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985772"/>
      <w:r>
        <w:lastRenderedPageBreak/>
        <w:t>Abstract</w:t>
      </w:r>
      <w:bookmarkEnd w:id="0"/>
    </w:p>
    <w:p w14:paraId="7B89E248" w14:textId="0133D0E7" w:rsidR="007416EC" w:rsidRPr="007416EC" w:rsidRDefault="007416EC" w:rsidP="002448D2">
      <w:pPr>
        <w:pStyle w:val="BodyText"/>
      </w:pPr>
      <w:r w:rsidRPr="007416EC">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985773"/>
      <w:r>
        <w:lastRenderedPageBreak/>
        <w:t>Contents</w:t>
      </w:r>
      <w:bookmarkEnd w:id="1"/>
    </w:p>
    <w:p w14:paraId="1676A532" w14:textId="75DF54AE" w:rsidR="00932450"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6985772" w:history="1">
        <w:r w:rsidR="00932450" w:rsidRPr="008872E9">
          <w:rPr>
            <w:rStyle w:val="Hyperlink"/>
          </w:rPr>
          <w:t>Abstract</w:t>
        </w:r>
        <w:r w:rsidR="00932450">
          <w:rPr>
            <w:noProof/>
            <w:webHidden/>
          </w:rPr>
          <w:tab/>
        </w:r>
        <w:r w:rsidR="00932450">
          <w:rPr>
            <w:noProof/>
            <w:webHidden/>
          </w:rPr>
          <w:fldChar w:fldCharType="begin"/>
        </w:r>
        <w:r w:rsidR="00932450">
          <w:rPr>
            <w:noProof/>
            <w:webHidden/>
          </w:rPr>
          <w:instrText xml:space="preserve"> PAGEREF _Toc176985772 \h </w:instrText>
        </w:r>
        <w:r w:rsidR="00932450">
          <w:rPr>
            <w:noProof/>
            <w:webHidden/>
          </w:rPr>
        </w:r>
        <w:r w:rsidR="00932450">
          <w:rPr>
            <w:noProof/>
            <w:webHidden/>
          </w:rPr>
          <w:fldChar w:fldCharType="separate"/>
        </w:r>
        <w:r w:rsidR="00932450">
          <w:rPr>
            <w:noProof/>
            <w:webHidden/>
          </w:rPr>
          <w:t>ii</w:t>
        </w:r>
        <w:r w:rsidR="00932450">
          <w:rPr>
            <w:noProof/>
            <w:webHidden/>
          </w:rPr>
          <w:fldChar w:fldCharType="end"/>
        </w:r>
      </w:hyperlink>
    </w:p>
    <w:p w14:paraId="60AC1F1E" w14:textId="17E07761" w:rsidR="00932450" w:rsidRDefault="0093245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3" w:history="1">
        <w:r w:rsidRPr="008872E9">
          <w:rPr>
            <w:rStyle w:val="Hyperlink"/>
          </w:rPr>
          <w:t>Contents</w:t>
        </w:r>
        <w:r>
          <w:rPr>
            <w:noProof/>
            <w:webHidden/>
          </w:rPr>
          <w:tab/>
        </w:r>
        <w:r>
          <w:rPr>
            <w:noProof/>
            <w:webHidden/>
          </w:rPr>
          <w:fldChar w:fldCharType="begin"/>
        </w:r>
        <w:r>
          <w:rPr>
            <w:noProof/>
            <w:webHidden/>
          </w:rPr>
          <w:instrText xml:space="preserve"> PAGEREF _Toc176985773 \h </w:instrText>
        </w:r>
        <w:r>
          <w:rPr>
            <w:noProof/>
            <w:webHidden/>
          </w:rPr>
        </w:r>
        <w:r>
          <w:rPr>
            <w:noProof/>
            <w:webHidden/>
          </w:rPr>
          <w:fldChar w:fldCharType="separate"/>
        </w:r>
        <w:r>
          <w:rPr>
            <w:noProof/>
            <w:webHidden/>
          </w:rPr>
          <w:t>iii</w:t>
        </w:r>
        <w:r>
          <w:rPr>
            <w:noProof/>
            <w:webHidden/>
          </w:rPr>
          <w:fldChar w:fldCharType="end"/>
        </w:r>
      </w:hyperlink>
    </w:p>
    <w:p w14:paraId="4632A554" w14:textId="37BD1191" w:rsidR="00932450" w:rsidRDefault="0093245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4" w:history="1">
        <w:r w:rsidRPr="008872E9">
          <w:rPr>
            <w:rStyle w:val="Hyperlink"/>
          </w:rPr>
          <w:t>Abbreviations</w:t>
        </w:r>
        <w:r>
          <w:rPr>
            <w:noProof/>
            <w:webHidden/>
          </w:rPr>
          <w:tab/>
        </w:r>
        <w:r>
          <w:rPr>
            <w:noProof/>
            <w:webHidden/>
          </w:rPr>
          <w:fldChar w:fldCharType="begin"/>
        </w:r>
        <w:r>
          <w:rPr>
            <w:noProof/>
            <w:webHidden/>
          </w:rPr>
          <w:instrText xml:space="preserve"> PAGEREF _Toc176985774 \h </w:instrText>
        </w:r>
        <w:r>
          <w:rPr>
            <w:noProof/>
            <w:webHidden/>
          </w:rPr>
        </w:r>
        <w:r>
          <w:rPr>
            <w:noProof/>
            <w:webHidden/>
          </w:rPr>
          <w:fldChar w:fldCharType="separate"/>
        </w:r>
        <w:r>
          <w:rPr>
            <w:noProof/>
            <w:webHidden/>
          </w:rPr>
          <w:t>v</w:t>
        </w:r>
        <w:r>
          <w:rPr>
            <w:noProof/>
            <w:webHidden/>
          </w:rPr>
          <w:fldChar w:fldCharType="end"/>
        </w:r>
      </w:hyperlink>
    </w:p>
    <w:p w14:paraId="1FFD62C8" w14:textId="06D95B8A" w:rsidR="00932450" w:rsidRDefault="0093245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5" w:history="1">
        <w:r w:rsidRPr="008872E9">
          <w:rPr>
            <w:rStyle w:val="Hyperlink"/>
          </w:rPr>
          <w:t>Figures</w:t>
        </w:r>
        <w:r>
          <w:rPr>
            <w:noProof/>
            <w:webHidden/>
          </w:rPr>
          <w:tab/>
        </w:r>
        <w:r>
          <w:rPr>
            <w:noProof/>
            <w:webHidden/>
          </w:rPr>
          <w:fldChar w:fldCharType="begin"/>
        </w:r>
        <w:r>
          <w:rPr>
            <w:noProof/>
            <w:webHidden/>
          </w:rPr>
          <w:instrText xml:space="preserve"> PAGEREF _Toc176985775 \h </w:instrText>
        </w:r>
        <w:r>
          <w:rPr>
            <w:noProof/>
            <w:webHidden/>
          </w:rPr>
        </w:r>
        <w:r>
          <w:rPr>
            <w:noProof/>
            <w:webHidden/>
          </w:rPr>
          <w:fldChar w:fldCharType="separate"/>
        </w:r>
        <w:r>
          <w:rPr>
            <w:noProof/>
            <w:webHidden/>
          </w:rPr>
          <w:t>vii</w:t>
        </w:r>
        <w:r>
          <w:rPr>
            <w:noProof/>
            <w:webHidden/>
          </w:rPr>
          <w:fldChar w:fldCharType="end"/>
        </w:r>
      </w:hyperlink>
    </w:p>
    <w:p w14:paraId="56C34F46" w14:textId="4F401FE6" w:rsidR="00932450" w:rsidRDefault="0093245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6" w:history="1">
        <w:r w:rsidRPr="008872E9">
          <w:rPr>
            <w:rStyle w:val="Hyperlink"/>
          </w:rPr>
          <w:t>Tables</w:t>
        </w:r>
        <w:r>
          <w:rPr>
            <w:noProof/>
            <w:webHidden/>
          </w:rPr>
          <w:tab/>
        </w:r>
        <w:r>
          <w:rPr>
            <w:noProof/>
            <w:webHidden/>
          </w:rPr>
          <w:fldChar w:fldCharType="begin"/>
        </w:r>
        <w:r>
          <w:rPr>
            <w:noProof/>
            <w:webHidden/>
          </w:rPr>
          <w:instrText xml:space="preserve"> PAGEREF _Toc176985776 \h </w:instrText>
        </w:r>
        <w:r>
          <w:rPr>
            <w:noProof/>
            <w:webHidden/>
          </w:rPr>
        </w:r>
        <w:r>
          <w:rPr>
            <w:noProof/>
            <w:webHidden/>
          </w:rPr>
          <w:fldChar w:fldCharType="separate"/>
        </w:r>
        <w:r>
          <w:rPr>
            <w:noProof/>
            <w:webHidden/>
          </w:rPr>
          <w:t>viii</w:t>
        </w:r>
        <w:r>
          <w:rPr>
            <w:noProof/>
            <w:webHidden/>
          </w:rPr>
          <w:fldChar w:fldCharType="end"/>
        </w:r>
      </w:hyperlink>
    </w:p>
    <w:p w14:paraId="1DC50840" w14:textId="620302DE"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7" w:history="1">
        <w:r w:rsidRPr="008872E9">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Introduction</w:t>
        </w:r>
        <w:r>
          <w:rPr>
            <w:noProof/>
            <w:webHidden/>
          </w:rPr>
          <w:tab/>
        </w:r>
        <w:r>
          <w:rPr>
            <w:noProof/>
            <w:webHidden/>
          </w:rPr>
          <w:fldChar w:fldCharType="begin"/>
        </w:r>
        <w:r>
          <w:rPr>
            <w:noProof/>
            <w:webHidden/>
          </w:rPr>
          <w:instrText xml:space="preserve"> PAGEREF _Toc176985777 \h </w:instrText>
        </w:r>
        <w:r>
          <w:rPr>
            <w:noProof/>
            <w:webHidden/>
          </w:rPr>
        </w:r>
        <w:r>
          <w:rPr>
            <w:noProof/>
            <w:webHidden/>
          </w:rPr>
          <w:fldChar w:fldCharType="separate"/>
        </w:r>
        <w:r>
          <w:rPr>
            <w:noProof/>
            <w:webHidden/>
          </w:rPr>
          <w:t>1</w:t>
        </w:r>
        <w:r>
          <w:rPr>
            <w:noProof/>
            <w:webHidden/>
          </w:rPr>
          <w:fldChar w:fldCharType="end"/>
        </w:r>
      </w:hyperlink>
    </w:p>
    <w:p w14:paraId="2ADA2E3B" w14:textId="6286D36C"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78" w:history="1">
        <w:r w:rsidRPr="008872E9">
          <w:rPr>
            <w:rStyle w:val="Hyperlink"/>
          </w:rPr>
          <w:t>1.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Motivation</w:t>
        </w:r>
        <w:r>
          <w:rPr>
            <w:noProof/>
            <w:webHidden/>
          </w:rPr>
          <w:tab/>
        </w:r>
        <w:r>
          <w:rPr>
            <w:noProof/>
            <w:webHidden/>
          </w:rPr>
          <w:fldChar w:fldCharType="begin"/>
        </w:r>
        <w:r>
          <w:rPr>
            <w:noProof/>
            <w:webHidden/>
          </w:rPr>
          <w:instrText xml:space="preserve"> PAGEREF _Toc176985778 \h </w:instrText>
        </w:r>
        <w:r>
          <w:rPr>
            <w:noProof/>
            <w:webHidden/>
          </w:rPr>
        </w:r>
        <w:r>
          <w:rPr>
            <w:noProof/>
            <w:webHidden/>
          </w:rPr>
          <w:fldChar w:fldCharType="separate"/>
        </w:r>
        <w:r>
          <w:rPr>
            <w:noProof/>
            <w:webHidden/>
          </w:rPr>
          <w:t>1</w:t>
        </w:r>
        <w:r>
          <w:rPr>
            <w:noProof/>
            <w:webHidden/>
          </w:rPr>
          <w:fldChar w:fldCharType="end"/>
        </w:r>
      </w:hyperlink>
    </w:p>
    <w:p w14:paraId="0F2C6301" w14:textId="41C7E6F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79" w:history="1">
        <w:r w:rsidRPr="008872E9">
          <w:rPr>
            <w:rStyle w:val="Hyperlink"/>
          </w:rPr>
          <w:t>1.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Research Problem</w:t>
        </w:r>
        <w:r>
          <w:rPr>
            <w:noProof/>
            <w:webHidden/>
          </w:rPr>
          <w:tab/>
        </w:r>
        <w:r>
          <w:rPr>
            <w:noProof/>
            <w:webHidden/>
          </w:rPr>
          <w:fldChar w:fldCharType="begin"/>
        </w:r>
        <w:r>
          <w:rPr>
            <w:noProof/>
            <w:webHidden/>
          </w:rPr>
          <w:instrText xml:space="preserve"> PAGEREF _Toc176985779 \h </w:instrText>
        </w:r>
        <w:r>
          <w:rPr>
            <w:noProof/>
            <w:webHidden/>
          </w:rPr>
        </w:r>
        <w:r>
          <w:rPr>
            <w:noProof/>
            <w:webHidden/>
          </w:rPr>
          <w:fldChar w:fldCharType="separate"/>
        </w:r>
        <w:r>
          <w:rPr>
            <w:noProof/>
            <w:webHidden/>
          </w:rPr>
          <w:t>2</w:t>
        </w:r>
        <w:r>
          <w:rPr>
            <w:noProof/>
            <w:webHidden/>
          </w:rPr>
          <w:fldChar w:fldCharType="end"/>
        </w:r>
      </w:hyperlink>
    </w:p>
    <w:p w14:paraId="34DEE179" w14:textId="71DD87F3"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0" w:history="1">
        <w:r w:rsidRPr="008872E9">
          <w:rPr>
            <w:rStyle w:val="Hyperlink"/>
          </w:rPr>
          <w:t>1.3.</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Research Objectives</w:t>
        </w:r>
        <w:r>
          <w:rPr>
            <w:noProof/>
            <w:webHidden/>
          </w:rPr>
          <w:tab/>
        </w:r>
        <w:r>
          <w:rPr>
            <w:noProof/>
            <w:webHidden/>
          </w:rPr>
          <w:fldChar w:fldCharType="begin"/>
        </w:r>
        <w:r>
          <w:rPr>
            <w:noProof/>
            <w:webHidden/>
          </w:rPr>
          <w:instrText xml:space="preserve"> PAGEREF _Toc176985780 \h </w:instrText>
        </w:r>
        <w:r>
          <w:rPr>
            <w:noProof/>
            <w:webHidden/>
          </w:rPr>
        </w:r>
        <w:r>
          <w:rPr>
            <w:noProof/>
            <w:webHidden/>
          </w:rPr>
          <w:fldChar w:fldCharType="separate"/>
        </w:r>
        <w:r>
          <w:rPr>
            <w:noProof/>
            <w:webHidden/>
          </w:rPr>
          <w:t>2</w:t>
        </w:r>
        <w:r>
          <w:rPr>
            <w:noProof/>
            <w:webHidden/>
          </w:rPr>
          <w:fldChar w:fldCharType="end"/>
        </w:r>
      </w:hyperlink>
    </w:p>
    <w:p w14:paraId="657CBD11" w14:textId="785A148B"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1" w:history="1">
        <w:r w:rsidRPr="008872E9">
          <w:rPr>
            <w:rStyle w:val="Hyperlink"/>
          </w:rPr>
          <w:t>1.4.</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Project Structure</w:t>
        </w:r>
        <w:r>
          <w:rPr>
            <w:noProof/>
            <w:webHidden/>
          </w:rPr>
          <w:tab/>
        </w:r>
        <w:r>
          <w:rPr>
            <w:noProof/>
            <w:webHidden/>
          </w:rPr>
          <w:fldChar w:fldCharType="begin"/>
        </w:r>
        <w:r>
          <w:rPr>
            <w:noProof/>
            <w:webHidden/>
          </w:rPr>
          <w:instrText xml:space="preserve"> PAGEREF _Toc176985781 \h </w:instrText>
        </w:r>
        <w:r>
          <w:rPr>
            <w:noProof/>
            <w:webHidden/>
          </w:rPr>
        </w:r>
        <w:r>
          <w:rPr>
            <w:noProof/>
            <w:webHidden/>
          </w:rPr>
          <w:fldChar w:fldCharType="separate"/>
        </w:r>
        <w:r>
          <w:rPr>
            <w:noProof/>
            <w:webHidden/>
          </w:rPr>
          <w:t>2</w:t>
        </w:r>
        <w:r>
          <w:rPr>
            <w:noProof/>
            <w:webHidden/>
          </w:rPr>
          <w:fldChar w:fldCharType="end"/>
        </w:r>
      </w:hyperlink>
    </w:p>
    <w:p w14:paraId="7D6E1468" w14:textId="3C789FDA"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82" w:history="1">
        <w:r w:rsidRPr="008872E9">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Background</w:t>
        </w:r>
        <w:r>
          <w:rPr>
            <w:noProof/>
            <w:webHidden/>
          </w:rPr>
          <w:tab/>
        </w:r>
        <w:r>
          <w:rPr>
            <w:noProof/>
            <w:webHidden/>
          </w:rPr>
          <w:fldChar w:fldCharType="begin"/>
        </w:r>
        <w:r>
          <w:rPr>
            <w:noProof/>
            <w:webHidden/>
          </w:rPr>
          <w:instrText xml:space="preserve"> PAGEREF _Toc176985782 \h </w:instrText>
        </w:r>
        <w:r>
          <w:rPr>
            <w:noProof/>
            <w:webHidden/>
          </w:rPr>
        </w:r>
        <w:r>
          <w:rPr>
            <w:noProof/>
            <w:webHidden/>
          </w:rPr>
          <w:fldChar w:fldCharType="separate"/>
        </w:r>
        <w:r>
          <w:rPr>
            <w:noProof/>
            <w:webHidden/>
          </w:rPr>
          <w:t>4</w:t>
        </w:r>
        <w:r>
          <w:rPr>
            <w:noProof/>
            <w:webHidden/>
          </w:rPr>
          <w:fldChar w:fldCharType="end"/>
        </w:r>
      </w:hyperlink>
    </w:p>
    <w:p w14:paraId="0311D4D1" w14:textId="55D129B7"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3" w:history="1">
        <w:r w:rsidRPr="008872E9">
          <w:rPr>
            <w:rStyle w:val="Hyperlink"/>
          </w:rPr>
          <w:t>2.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What is Federated Learning</w:t>
        </w:r>
        <w:r>
          <w:rPr>
            <w:noProof/>
            <w:webHidden/>
          </w:rPr>
          <w:tab/>
        </w:r>
        <w:r>
          <w:rPr>
            <w:noProof/>
            <w:webHidden/>
          </w:rPr>
          <w:fldChar w:fldCharType="begin"/>
        </w:r>
        <w:r>
          <w:rPr>
            <w:noProof/>
            <w:webHidden/>
          </w:rPr>
          <w:instrText xml:space="preserve"> PAGEREF _Toc176985783 \h </w:instrText>
        </w:r>
        <w:r>
          <w:rPr>
            <w:noProof/>
            <w:webHidden/>
          </w:rPr>
        </w:r>
        <w:r>
          <w:rPr>
            <w:noProof/>
            <w:webHidden/>
          </w:rPr>
          <w:fldChar w:fldCharType="separate"/>
        </w:r>
        <w:r>
          <w:rPr>
            <w:noProof/>
            <w:webHidden/>
          </w:rPr>
          <w:t>4</w:t>
        </w:r>
        <w:r>
          <w:rPr>
            <w:noProof/>
            <w:webHidden/>
          </w:rPr>
          <w:fldChar w:fldCharType="end"/>
        </w:r>
      </w:hyperlink>
    </w:p>
    <w:p w14:paraId="5E1E134A" w14:textId="7162991C"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4" w:history="1">
        <w:r w:rsidRPr="008872E9">
          <w:rPr>
            <w:rStyle w:val="Hyperlink"/>
          </w:rPr>
          <w:t>2.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erated Learning Classification Based on Client Nature</w:t>
        </w:r>
        <w:r>
          <w:rPr>
            <w:noProof/>
            <w:webHidden/>
          </w:rPr>
          <w:tab/>
        </w:r>
        <w:r>
          <w:rPr>
            <w:noProof/>
            <w:webHidden/>
          </w:rPr>
          <w:fldChar w:fldCharType="begin"/>
        </w:r>
        <w:r>
          <w:rPr>
            <w:noProof/>
            <w:webHidden/>
          </w:rPr>
          <w:instrText xml:space="preserve"> PAGEREF _Toc176985784 \h </w:instrText>
        </w:r>
        <w:r>
          <w:rPr>
            <w:noProof/>
            <w:webHidden/>
          </w:rPr>
        </w:r>
        <w:r>
          <w:rPr>
            <w:noProof/>
            <w:webHidden/>
          </w:rPr>
          <w:fldChar w:fldCharType="separate"/>
        </w:r>
        <w:r>
          <w:rPr>
            <w:noProof/>
            <w:webHidden/>
          </w:rPr>
          <w:t>4</w:t>
        </w:r>
        <w:r>
          <w:rPr>
            <w:noProof/>
            <w:webHidden/>
          </w:rPr>
          <w:fldChar w:fldCharType="end"/>
        </w:r>
      </w:hyperlink>
    </w:p>
    <w:p w14:paraId="42D6F505" w14:textId="6A69FC71"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85" w:history="1">
        <w:r w:rsidRPr="008872E9">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Cross-device</w:t>
        </w:r>
        <w:r>
          <w:rPr>
            <w:noProof/>
            <w:webHidden/>
          </w:rPr>
          <w:tab/>
        </w:r>
        <w:r>
          <w:rPr>
            <w:noProof/>
            <w:webHidden/>
          </w:rPr>
          <w:fldChar w:fldCharType="begin"/>
        </w:r>
        <w:r>
          <w:rPr>
            <w:noProof/>
            <w:webHidden/>
          </w:rPr>
          <w:instrText xml:space="preserve"> PAGEREF _Toc176985785 \h </w:instrText>
        </w:r>
        <w:r>
          <w:rPr>
            <w:noProof/>
            <w:webHidden/>
          </w:rPr>
        </w:r>
        <w:r>
          <w:rPr>
            <w:noProof/>
            <w:webHidden/>
          </w:rPr>
          <w:fldChar w:fldCharType="separate"/>
        </w:r>
        <w:r>
          <w:rPr>
            <w:noProof/>
            <w:webHidden/>
          </w:rPr>
          <w:t>4</w:t>
        </w:r>
        <w:r>
          <w:rPr>
            <w:noProof/>
            <w:webHidden/>
          </w:rPr>
          <w:fldChar w:fldCharType="end"/>
        </w:r>
      </w:hyperlink>
    </w:p>
    <w:p w14:paraId="4B82AA51" w14:textId="3B7E0EFC"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86" w:history="1">
        <w:r w:rsidRPr="008872E9">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Cross-silo</w:t>
        </w:r>
        <w:r>
          <w:rPr>
            <w:noProof/>
            <w:webHidden/>
          </w:rPr>
          <w:tab/>
        </w:r>
        <w:r>
          <w:rPr>
            <w:noProof/>
            <w:webHidden/>
          </w:rPr>
          <w:fldChar w:fldCharType="begin"/>
        </w:r>
        <w:r>
          <w:rPr>
            <w:noProof/>
            <w:webHidden/>
          </w:rPr>
          <w:instrText xml:space="preserve"> PAGEREF _Toc176985786 \h </w:instrText>
        </w:r>
        <w:r>
          <w:rPr>
            <w:noProof/>
            <w:webHidden/>
          </w:rPr>
        </w:r>
        <w:r>
          <w:rPr>
            <w:noProof/>
            <w:webHidden/>
          </w:rPr>
          <w:fldChar w:fldCharType="separate"/>
        </w:r>
        <w:r>
          <w:rPr>
            <w:noProof/>
            <w:webHidden/>
          </w:rPr>
          <w:t>6</w:t>
        </w:r>
        <w:r>
          <w:rPr>
            <w:noProof/>
            <w:webHidden/>
          </w:rPr>
          <w:fldChar w:fldCharType="end"/>
        </w:r>
      </w:hyperlink>
    </w:p>
    <w:p w14:paraId="6ECCB5AC" w14:textId="587161F8"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7" w:history="1">
        <w:r w:rsidRPr="008872E9">
          <w:rPr>
            <w:rStyle w:val="Hyperlink"/>
          </w:rPr>
          <w:t>2.3.</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Categorization of Federated Learning</w:t>
        </w:r>
        <w:r>
          <w:rPr>
            <w:noProof/>
            <w:webHidden/>
          </w:rPr>
          <w:tab/>
        </w:r>
        <w:r>
          <w:rPr>
            <w:noProof/>
            <w:webHidden/>
          </w:rPr>
          <w:fldChar w:fldCharType="begin"/>
        </w:r>
        <w:r>
          <w:rPr>
            <w:noProof/>
            <w:webHidden/>
          </w:rPr>
          <w:instrText xml:space="preserve"> PAGEREF _Toc176985787 \h </w:instrText>
        </w:r>
        <w:r>
          <w:rPr>
            <w:noProof/>
            <w:webHidden/>
          </w:rPr>
        </w:r>
        <w:r>
          <w:rPr>
            <w:noProof/>
            <w:webHidden/>
          </w:rPr>
          <w:fldChar w:fldCharType="separate"/>
        </w:r>
        <w:r>
          <w:rPr>
            <w:noProof/>
            <w:webHidden/>
          </w:rPr>
          <w:t>6</w:t>
        </w:r>
        <w:r>
          <w:rPr>
            <w:noProof/>
            <w:webHidden/>
          </w:rPr>
          <w:fldChar w:fldCharType="end"/>
        </w:r>
      </w:hyperlink>
    </w:p>
    <w:p w14:paraId="3E6275EE" w14:textId="19FC60CA"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88" w:history="1">
        <w:r w:rsidRPr="008872E9">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Horizontal Federated Learning</w:t>
        </w:r>
        <w:r>
          <w:rPr>
            <w:noProof/>
            <w:webHidden/>
          </w:rPr>
          <w:tab/>
        </w:r>
        <w:r>
          <w:rPr>
            <w:noProof/>
            <w:webHidden/>
          </w:rPr>
          <w:fldChar w:fldCharType="begin"/>
        </w:r>
        <w:r>
          <w:rPr>
            <w:noProof/>
            <w:webHidden/>
          </w:rPr>
          <w:instrText xml:space="preserve"> PAGEREF _Toc176985788 \h </w:instrText>
        </w:r>
        <w:r>
          <w:rPr>
            <w:noProof/>
            <w:webHidden/>
          </w:rPr>
        </w:r>
        <w:r>
          <w:rPr>
            <w:noProof/>
            <w:webHidden/>
          </w:rPr>
          <w:fldChar w:fldCharType="separate"/>
        </w:r>
        <w:r>
          <w:rPr>
            <w:noProof/>
            <w:webHidden/>
          </w:rPr>
          <w:t>6</w:t>
        </w:r>
        <w:r>
          <w:rPr>
            <w:noProof/>
            <w:webHidden/>
          </w:rPr>
          <w:fldChar w:fldCharType="end"/>
        </w:r>
      </w:hyperlink>
    </w:p>
    <w:p w14:paraId="6252FB68" w14:textId="03497EB1"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89" w:history="1">
        <w:r w:rsidRPr="008872E9">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Vertical Federated Learning</w:t>
        </w:r>
        <w:r>
          <w:rPr>
            <w:noProof/>
            <w:webHidden/>
          </w:rPr>
          <w:tab/>
        </w:r>
        <w:r>
          <w:rPr>
            <w:noProof/>
            <w:webHidden/>
          </w:rPr>
          <w:fldChar w:fldCharType="begin"/>
        </w:r>
        <w:r>
          <w:rPr>
            <w:noProof/>
            <w:webHidden/>
          </w:rPr>
          <w:instrText xml:space="preserve"> PAGEREF _Toc176985789 \h </w:instrText>
        </w:r>
        <w:r>
          <w:rPr>
            <w:noProof/>
            <w:webHidden/>
          </w:rPr>
        </w:r>
        <w:r>
          <w:rPr>
            <w:noProof/>
            <w:webHidden/>
          </w:rPr>
          <w:fldChar w:fldCharType="separate"/>
        </w:r>
        <w:r>
          <w:rPr>
            <w:noProof/>
            <w:webHidden/>
          </w:rPr>
          <w:t>7</w:t>
        </w:r>
        <w:r>
          <w:rPr>
            <w:noProof/>
            <w:webHidden/>
          </w:rPr>
          <w:fldChar w:fldCharType="end"/>
        </w:r>
      </w:hyperlink>
    </w:p>
    <w:p w14:paraId="2483BDB8" w14:textId="78B966CE"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90" w:history="1">
        <w:r w:rsidRPr="008872E9">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Federated Transfer Learning</w:t>
        </w:r>
        <w:r>
          <w:rPr>
            <w:noProof/>
            <w:webHidden/>
          </w:rPr>
          <w:tab/>
        </w:r>
        <w:r>
          <w:rPr>
            <w:noProof/>
            <w:webHidden/>
          </w:rPr>
          <w:fldChar w:fldCharType="begin"/>
        </w:r>
        <w:r>
          <w:rPr>
            <w:noProof/>
            <w:webHidden/>
          </w:rPr>
          <w:instrText xml:space="preserve"> PAGEREF _Toc176985790 \h </w:instrText>
        </w:r>
        <w:r>
          <w:rPr>
            <w:noProof/>
            <w:webHidden/>
          </w:rPr>
        </w:r>
        <w:r>
          <w:rPr>
            <w:noProof/>
            <w:webHidden/>
          </w:rPr>
          <w:fldChar w:fldCharType="separate"/>
        </w:r>
        <w:r>
          <w:rPr>
            <w:noProof/>
            <w:webHidden/>
          </w:rPr>
          <w:t>8</w:t>
        </w:r>
        <w:r>
          <w:rPr>
            <w:noProof/>
            <w:webHidden/>
          </w:rPr>
          <w:fldChar w:fldCharType="end"/>
        </w:r>
      </w:hyperlink>
    </w:p>
    <w:p w14:paraId="6D11F5C3" w14:textId="401AA148"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91" w:history="1">
        <w:r w:rsidRPr="008872E9">
          <w:rPr>
            <w:rStyle w:val="Hyperlink"/>
          </w:rPr>
          <w:t>2.4.</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erated Learning vs Distributed Machine Learning</w:t>
        </w:r>
        <w:r>
          <w:rPr>
            <w:noProof/>
            <w:webHidden/>
          </w:rPr>
          <w:tab/>
        </w:r>
        <w:r>
          <w:rPr>
            <w:noProof/>
            <w:webHidden/>
          </w:rPr>
          <w:fldChar w:fldCharType="begin"/>
        </w:r>
        <w:r>
          <w:rPr>
            <w:noProof/>
            <w:webHidden/>
          </w:rPr>
          <w:instrText xml:space="preserve"> PAGEREF _Toc176985791 \h </w:instrText>
        </w:r>
        <w:r>
          <w:rPr>
            <w:noProof/>
            <w:webHidden/>
          </w:rPr>
        </w:r>
        <w:r>
          <w:rPr>
            <w:noProof/>
            <w:webHidden/>
          </w:rPr>
          <w:fldChar w:fldCharType="separate"/>
        </w:r>
        <w:r>
          <w:rPr>
            <w:noProof/>
            <w:webHidden/>
          </w:rPr>
          <w:t>8</w:t>
        </w:r>
        <w:r>
          <w:rPr>
            <w:noProof/>
            <w:webHidden/>
          </w:rPr>
          <w:fldChar w:fldCharType="end"/>
        </w:r>
      </w:hyperlink>
    </w:p>
    <w:p w14:paraId="650E2356" w14:textId="0B0EFF06"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92" w:history="1">
        <w:r w:rsidRPr="008872E9">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Literature Review</w:t>
        </w:r>
        <w:r>
          <w:rPr>
            <w:noProof/>
            <w:webHidden/>
          </w:rPr>
          <w:tab/>
        </w:r>
        <w:r>
          <w:rPr>
            <w:noProof/>
            <w:webHidden/>
          </w:rPr>
          <w:fldChar w:fldCharType="begin"/>
        </w:r>
        <w:r>
          <w:rPr>
            <w:noProof/>
            <w:webHidden/>
          </w:rPr>
          <w:instrText xml:space="preserve"> PAGEREF _Toc176985792 \h </w:instrText>
        </w:r>
        <w:r>
          <w:rPr>
            <w:noProof/>
            <w:webHidden/>
          </w:rPr>
        </w:r>
        <w:r>
          <w:rPr>
            <w:noProof/>
            <w:webHidden/>
          </w:rPr>
          <w:fldChar w:fldCharType="separate"/>
        </w:r>
        <w:r>
          <w:rPr>
            <w:noProof/>
            <w:webHidden/>
          </w:rPr>
          <w:t>9</w:t>
        </w:r>
        <w:r>
          <w:rPr>
            <w:noProof/>
            <w:webHidden/>
          </w:rPr>
          <w:fldChar w:fldCharType="end"/>
        </w:r>
      </w:hyperlink>
    </w:p>
    <w:p w14:paraId="6A6E90DA" w14:textId="3BB2EA57"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93" w:history="1">
        <w:r w:rsidRPr="008872E9">
          <w:rPr>
            <w:rStyle w:val="Hyperlink"/>
          </w:rPr>
          <w:t>3.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erated Learning Frameworks</w:t>
        </w:r>
        <w:r>
          <w:rPr>
            <w:noProof/>
            <w:webHidden/>
          </w:rPr>
          <w:tab/>
        </w:r>
        <w:r>
          <w:rPr>
            <w:noProof/>
            <w:webHidden/>
          </w:rPr>
          <w:fldChar w:fldCharType="begin"/>
        </w:r>
        <w:r>
          <w:rPr>
            <w:noProof/>
            <w:webHidden/>
          </w:rPr>
          <w:instrText xml:space="preserve"> PAGEREF _Toc176985793 \h </w:instrText>
        </w:r>
        <w:r>
          <w:rPr>
            <w:noProof/>
            <w:webHidden/>
          </w:rPr>
        </w:r>
        <w:r>
          <w:rPr>
            <w:noProof/>
            <w:webHidden/>
          </w:rPr>
          <w:fldChar w:fldCharType="separate"/>
        </w:r>
        <w:r>
          <w:rPr>
            <w:noProof/>
            <w:webHidden/>
          </w:rPr>
          <w:t>9</w:t>
        </w:r>
        <w:r>
          <w:rPr>
            <w:noProof/>
            <w:webHidden/>
          </w:rPr>
          <w:fldChar w:fldCharType="end"/>
        </w:r>
      </w:hyperlink>
    </w:p>
    <w:p w14:paraId="2EB7E9A4" w14:textId="195F7E08"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94" w:history="1">
        <w:r w:rsidRPr="008872E9">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PySyft, FATE, Flower FedML and TensorFlow Federated</w:t>
        </w:r>
        <w:r>
          <w:rPr>
            <w:noProof/>
            <w:webHidden/>
          </w:rPr>
          <w:tab/>
        </w:r>
        <w:r>
          <w:rPr>
            <w:noProof/>
            <w:webHidden/>
          </w:rPr>
          <w:fldChar w:fldCharType="begin"/>
        </w:r>
        <w:r>
          <w:rPr>
            <w:noProof/>
            <w:webHidden/>
          </w:rPr>
          <w:instrText xml:space="preserve"> PAGEREF _Toc176985794 \h </w:instrText>
        </w:r>
        <w:r>
          <w:rPr>
            <w:noProof/>
            <w:webHidden/>
          </w:rPr>
        </w:r>
        <w:r>
          <w:rPr>
            <w:noProof/>
            <w:webHidden/>
          </w:rPr>
          <w:fldChar w:fldCharType="separate"/>
        </w:r>
        <w:r>
          <w:rPr>
            <w:noProof/>
            <w:webHidden/>
          </w:rPr>
          <w:t>10</w:t>
        </w:r>
        <w:r>
          <w:rPr>
            <w:noProof/>
            <w:webHidden/>
          </w:rPr>
          <w:fldChar w:fldCharType="end"/>
        </w:r>
      </w:hyperlink>
    </w:p>
    <w:p w14:paraId="608B0860" w14:textId="2CC79E22"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95" w:history="1">
        <w:r w:rsidRPr="008872E9">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OpenFL, NVIDIA, PaddleFL, Substra and FLGo</w:t>
        </w:r>
        <w:r>
          <w:rPr>
            <w:noProof/>
            <w:webHidden/>
          </w:rPr>
          <w:tab/>
        </w:r>
        <w:r>
          <w:rPr>
            <w:noProof/>
            <w:webHidden/>
          </w:rPr>
          <w:fldChar w:fldCharType="begin"/>
        </w:r>
        <w:r>
          <w:rPr>
            <w:noProof/>
            <w:webHidden/>
          </w:rPr>
          <w:instrText xml:space="preserve"> PAGEREF _Toc176985795 \h </w:instrText>
        </w:r>
        <w:r>
          <w:rPr>
            <w:noProof/>
            <w:webHidden/>
          </w:rPr>
        </w:r>
        <w:r>
          <w:rPr>
            <w:noProof/>
            <w:webHidden/>
          </w:rPr>
          <w:fldChar w:fldCharType="separate"/>
        </w:r>
        <w:r>
          <w:rPr>
            <w:noProof/>
            <w:webHidden/>
          </w:rPr>
          <w:t>12</w:t>
        </w:r>
        <w:r>
          <w:rPr>
            <w:noProof/>
            <w:webHidden/>
          </w:rPr>
          <w:fldChar w:fldCharType="end"/>
        </w:r>
      </w:hyperlink>
    </w:p>
    <w:p w14:paraId="50CD35DF" w14:textId="23A8CC2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96" w:history="1">
        <w:r w:rsidRPr="008872E9">
          <w:rPr>
            <w:rStyle w:val="Hyperlink"/>
          </w:rPr>
          <w:t>3.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erated Learning Algorithms</w:t>
        </w:r>
        <w:r>
          <w:rPr>
            <w:noProof/>
            <w:webHidden/>
          </w:rPr>
          <w:tab/>
        </w:r>
        <w:r>
          <w:rPr>
            <w:noProof/>
            <w:webHidden/>
          </w:rPr>
          <w:fldChar w:fldCharType="begin"/>
        </w:r>
        <w:r>
          <w:rPr>
            <w:noProof/>
            <w:webHidden/>
          </w:rPr>
          <w:instrText xml:space="preserve"> PAGEREF _Toc176985796 \h </w:instrText>
        </w:r>
        <w:r>
          <w:rPr>
            <w:noProof/>
            <w:webHidden/>
          </w:rPr>
        </w:r>
        <w:r>
          <w:rPr>
            <w:noProof/>
            <w:webHidden/>
          </w:rPr>
          <w:fldChar w:fldCharType="separate"/>
        </w:r>
        <w:r>
          <w:rPr>
            <w:noProof/>
            <w:webHidden/>
          </w:rPr>
          <w:t>15</w:t>
        </w:r>
        <w:r>
          <w:rPr>
            <w:noProof/>
            <w:webHidden/>
          </w:rPr>
          <w:fldChar w:fldCharType="end"/>
        </w:r>
      </w:hyperlink>
    </w:p>
    <w:p w14:paraId="6B989489" w14:textId="43B2A2AF"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97" w:history="1">
        <w:r w:rsidRPr="008872E9">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FedAvg</w:t>
        </w:r>
        <w:r>
          <w:rPr>
            <w:noProof/>
            <w:webHidden/>
          </w:rPr>
          <w:tab/>
        </w:r>
        <w:r>
          <w:rPr>
            <w:noProof/>
            <w:webHidden/>
          </w:rPr>
          <w:fldChar w:fldCharType="begin"/>
        </w:r>
        <w:r>
          <w:rPr>
            <w:noProof/>
            <w:webHidden/>
          </w:rPr>
          <w:instrText xml:space="preserve"> PAGEREF _Toc176985797 \h </w:instrText>
        </w:r>
        <w:r>
          <w:rPr>
            <w:noProof/>
            <w:webHidden/>
          </w:rPr>
        </w:r>
        <w:r>
          <w:rPr>
            <w:noProof/>
            <w:webHidden/>
          </w:rPr>
          <w:fldChar w:fldCharType="separate"/>
        </w:r>
        <w:r>
          <w:rPr>
            <w:noProof/>
            <w:webHidden/>
          </w:rPr>
          <w:t>15</w:t>
        </w:r>
        <w:r>
          <w:rPr>
            <w:noProof/>
            <w:webHidden/>
          </w:rPr>
          <w:fldChar w:fldCharType="end"/>
        </w:r>
      </w:hyperlink>
    </w:p>
    <w:p w14:paraId="57873485" w14:textId="5674F01E"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98" w:history="1">
        <w:r w:rsidRPr="008872E9">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FedProx</w:t>
        </w:r>
        <w:r>
          <w:rPr>
            <w:noProof/>
            <w:webHidden/>
          </w:rPr>
          <w:tab/>
        </w:r>
        <w:r>
          <w:rPr>
            <w:noProof/>
            <w:webHidden/>
          </w:rPr>
          <w:fldChar w:fldCharType="begin"/>
        </w:r>
        <w:r>
          <w:rPr>
            <w:noProof/>
            <w:webHidden/>
          </w:rPr>
          <w:instrText xml:space="preserve"> PAGEREF _Toc176985798 \h </w:instrText>
        </w:r>
        <w:r>
          <w:rPr>
            <w:noProof/>
            <w:webHidden/>
          </w:rPr>
        </w:r>
        <w:r>
          <w:rPr>
            <w:noProof/>
            <w:webHidden/>
          </w:rPr>
          <w:fldChar w:fldCharType="separate"/>
        </w:r>
        <w:r>
          <w:rPr>
            <w:noProof/>
            <w:webHidden/>
          </w:rPr>
          <w:t>16</w:t>
        </w:r>
        <w:r>
          <w:rPr>
            <w:noProof/>
            <w:webHidden/>
          </w:rPr>
          <w:fldChar w:fldCharType="end"/>
        </w:r>
      </w:hyperlink>
    </w:p>
    <w:p w14:paraId="78F6A9C1" w14:textId="4480F24C"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799" w:history="1">
        <w:r w:rsidRPr="008872E9">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FedMA</w:t>
        </w:r>
        <w:r>
          <w:rPr>
            <w:noProof/>
            <w:webHidden/>
          </w:rPr>
          <w:tab/>
        </w:r>
        <w:r>
          <w:rPr>
            <w:noProof/>
            <w:webHidden/>
          </w:rPr>
          <w:fldChar w:fldCharType="begin"/>
        </w:r>
        <w:r>
          <w:rPr>
            <w:noProof/>
            <w:webHidden/>
          </w:rPr>
          <w:instrText xml:space="preserve"> PAGEREF _Toc176985799 \h </w:instrText>
        </w:r>
        <w:r>
          <w:rPr>
            <w:noProof/>
            <w:webHidden/>
          </w:rPr>
        </w:r>
        <w:r>
          <w:rPr>
            <w:noProof/>
            <w:webHidden/>
          </w:rPr>
          <w:fldChar w:fldCharType="separate"/>
        </w:r>
        <w:r>
          <w:rPr>
            <w:noProof/>
            <w:webHidden/>
          </w:rPr>
          <w:t>17</w:t>
        </w:r>
        <w:r>
          <w:rPr>
            <w:noProof/>
            <w:webHidden/>
          </w:rPr>
          <w:fldChar w:fldCharType="end"/>
        </w:r>
      </w:hyperlink>
    </w:p>
    <w:p w14:paraId="29DB5058" w14:textId="7F869844"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00" w:history="1">
        <w:r w:rsidRPr="008872E9">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SecureBoost</w:t>
        </w:r>
        <w:r>
          <w:rPr>
            <w:noProof/>
            <w:webHidden/>
          </w:rPr>
          <w:tab/>
        </w:r>
        <w:r>
          <w:rPr>
            <w:noProof/>
            <w:webHidden/>
          </w:rPr>
          <w:fldChar w:fldCharType="begin"/>
        </w:r>
        <w:r>
          <w:rPr>
            <w:noProof/>
            <w:webHidden/>
          </w:rPr>
          <w:instrText xml:space="preserve"> PAGEREF _Toc176985800 \h </w:instrText>
        </w:r>
        <w:r>
          <w:rPr>
            <w:noProof/>
            <w:webHidden/>
          </w:rPr>
        </w:r>
        <w:r>
          <w:rPr>
            <w:noProof/>
            <w:webHidden/>
          </w:rPr>
          <w:fldChar w:fldCharType="separate"/>
        </w:r>
        <w:r>
          <w:rPr>
            <w:noProof/>
            <w:webHidden/>
          </w:rPr>
          <w:t>18</w:t>
        </w:r>
        <w:r>
          <w:rPr>
            <w:noProof/>
            <w:webHidden/>
          </w:rPr>
          <w:fldChar w:fldCharType="end"/>
        </w:r>
      </w:hyperlink>
    </w:p>
    <w:p w14:paraId="5DA603ED" w14:textId="51395D65"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01" w:history="1">
        <w:r w:rsidRPr="008872E9">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Summary</w:t>
        </w:r>
        <w:r>
          <w:rPr>
            <w:noProof/>
            <w:webHidden/>
          </w:rPr>
          <w:tab/>
        </w:r>
        <w:r>
          <w:rPr>
            <w:noProof/>
            <w:webHidden/>
          </w:rPr>
          <w:fldChar w:fldCharType="begin"/>
        </w:r>
        <w:r>
          <w:rPr>
            <w:noProof/>
            <w:webHidden/>
          </w:rPr>
          <w:instrText xml:space="preserve"> PAGEREF _Toc176985801 \h </w:instrText>
        </w:r>
        <w:r>
          <w:rPr>
            <w:noProof/>
            <w:webHidden/>
          </w:rPr>
        </w:r>
        <w:r>
          <w:rPr>
            <w:noProof/>
            <w:webHidden/>
          </w:rPr>
          <w:fldChar w:fldCharType="separate"/>
        </w:r>
        <w:r>
          <w:rPr>
            <w:noProof/>
            <w:webHidden/>
          </w:rPr>
          <w:t>19</w:t>
        </w:r>
        <w:r>
          <w:rPr>
            <w:noProof/>
            <w:webHidden/>
          </w:rPr>
          <w:fldChar w:fldCharType="end"/>
        </w:r>
      </w:hyperlink>
    </w:p>
    <w:p w14:paraId="44F191A2" w14:textId="475B3423"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2" w:history="1">
        <w:r w:rsidRPr="008872E9">
          <w:rPr>
            <w:rStyle w:val="Hyperlink"/>
          </w:rPr>
          <w:t>3.3.</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Real World Federated Learning Settings</w:t>
        </w:r>
        <w:r>
          <w:rPr>
            <w:noProof/>
            <w:webHidden/>
          </w:rPr>
          <w:tab/>
        </w:r>
        <w:r>
          <w:rPr>
            <w:noProof/>
            <w:webHidden/>
          </w:rPr>
          <w:fldChar w:fldCharType="begin"/>
        </w:r>
        <w:r>
          <w:rPr>
            <w:noProof/>
            <w:webHidden/>
          </w:rPr>
          <w:instrText xml:space="preserve"> PAGEREF _Toc176985802 \h </w:instrText>
        </w:r>
        <w:r>
          <w:rPr>
            <w:noProof/>
            <w:webHidden/>
          </w:rPr>
        </w:r>
        <w:r>
          <w:rPr>
            <w:noProof/>
            <w:webHidden/>
          </w:rPr>
          <w:fldChar w:fldCharType="separate"/>
        </w:r>
        <w:r>
          <w:rPr>
            <w:noProof/>
            <w:webHidden/>
          </w:rPr>
          <w:t>20</w:t>
        </w:r>
        <w:r>
          <w:rPr>
            <w:noProof/>
            <w:webHidden/>
          </w:rPr>
          <w:fldChar w:fldCharType="end"/>
        </w:r>
      </w:hyperlink>
    </w:p>
    <w:p w14:paraId="026CDB55" w14:textId="00BDFEAB"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3" w:history="1">
        <w:r w:rsidRPr="008872E9">
          <w:rPr>
            <w:rStyle w:val="Hyperlink"/>
          </w:rPr>
          <w:t>3.4.</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erated Learning Datasets</w:t>
        </w:r>
        <w:r>
          <w:rPr>
            <w:noProof/>
            <w:webHidden/>
          </w:rPr>
          <w:tab/>
        </w:r>
        <w:r>
          <w:rPr>
            <w:noProof/>
            <w:webHidden/>
          </w:rPr>
          <w:fldChar w:fldCharType="begin"/>
        </w:r>
        <w:r>
          <w:rPr>
            <w:noProof/>
            <w:webHidden/>
          </w:rPr>
          <w:instrText xml:space="preserve"> PAGEREF _Toc176985803 \h </w:instrText>
        </w:r>
        <w:r>
          <w:rPr>
            <w:noProof/>
            <w:webHidden/>
          </w:rPr>
        </w:r>
        <w:r>
          <w:rPr>
            <w:noProof/>
            <w:webHidden/>
          </w:rPr>
          <w:fldChar w:fldCharType="separate"/>
        </w:r>
        <w:r>
          <w:rPr>
            <w:noProof/>
            <w:webHidden/>
          </w:rPr>
          <w:t>21</w:t>
        </w:r>
        <w:r>
          <w:rPr>
            <w:noProof/>
            <w:webHidden/>
          </w:rPr>
          <w:fldChar w:fldCharType="end"/>
        </w:r>
      </w:hyperlink>
    </w:p>
    <w:p w14:paraId="2526F970" w14:textId="1B6D9AE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4" w:history="1">
        <w:r w:rsidRPr="008872E9">
          <w:rPr>
            <w:rStyle w:val="Hyperlink"/>
          </w:rPr>
          <w:t>3.5.</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erated Learning Server Implementation</w:t>
        </w:r>
        <w:r>
          <w:rPr>
            <w:noProof/>
            <w:webHidden/>
          </w:rPr>
          <w:tab/>
        </w:r>
        <w:r>
          <w:rPr>
            <w:noProof/>
            <w:webHidden/>
          </w:rPr>
          <w:fldChar w:fldCharType="begin"/>
        </w:r>
        <w:r>
          <w:rPr>
            <w:noProof/>
            <w:webHidden/>
          </w:rPr>
          <w:instrText xml:space="preserve"> PAGEREF _Toc176985804 \h </w:instrText>
        </w:r>
        <w:r>
          <w:rPr>
            <w:noProof/>
            <w:webHidden/>
          </w:rPr>
        </w:r>
        <w:r>
          <w:rPr>
            <w:noProof/>
            <w:webHidden/>
          </w:rPr>
          <w:fldChar w:fldCharType="separate"/>
        </w:r>
        <w:r>
          <w:rPr>
            <w:noProof/>
            <w:webHidden/>
          </w:rPr>
          <w:t>23</w:t>
        </w:r>
        <w:r>
          <w:rPr>
            <w:noProof/>
            <w:webHidden/>
          </w:rPr>
          <w:fldChar w:fldCharType="end"/>
        </w:r>
      </w:hyperlink>
    </w:p>
    <w:p w14:paraId="633C01F3" w14:textId="6B46E33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5" w:history="1">
        <w:r w:rsidRPr="008872E9">
          <w:rPr>
            <w:rStyle w:val="Hyperlink"/>
          </w:rPr>
          <w:t>3.6.</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Conclusion</w:t>
        </w:r>
        <w:r>
          <w:rPr>
            <w:noProof/>
            <w:webHidden/>
          </w:rPr>
          <w:tab/>
        </w:r>
        <w:r>
          <w:rPr>
            <w:noProof/>
            <w:webHidden/>
          </w:rPr>
          <w:fldChar w:fldCharType="begin"/>
        </w:r>
        <w:r>
          <w:rPr>
            <w:noProof/>
            <w:webHidden/>
          </w:rPr>
          <w:instrText xml:space="preserve"> PAGEREF _Toc176985805 \h </w:instrText>
        </w:r>
        <w:r>
          <w:rPr>
            <w:noProof/>
            <w:webHidden/>
          </w:rPr>
        </w:r>
        <w:r>
          <w:rPr>
            <w:noProof/>
            <w:webHidden/>
          </w:rPr>
          <w:fldChar w:fldCharType="separate"/>
        </w:r>
        <w:r>
          <w:rPr>
            <w:noProof/>
            <w:webHidden/>
          </w:rPr>
          <w:t>25</w:t>
        </w:r>
        <w:r>
          <w:rPr>
            <w:noProof/>
            <w:webHidden/>
          </w:rPr>
          <w:fldChar w:fldCharType="end"/>
        </w:r>
      </w:hyperlink>
    </w:p>
    <w:p w14:paraId="1023A3F8" w14:textId="0C7D6D11"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06" w:history="1">
        <w:r w:rsidRPr="008872E9">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Research and Ethics</w:t>
        </w:r>
        <w:r>
          <w:rPr>
            <w:noProof/>
            <w:webHidden/>
          </w:rPr>
          <w:tab/>
        </w:r>
        <w:r>
          <w:rPr>
            <w:noProof/>
            <w:webHidden/>
          </w:rPr>
          <w:fldChar w:fldCharType="begin"/>
        </w:r>
        <w:r>
          <w:rPr>
            <w:noProof/>
            <w:webHidden/>
          </w:rPr>
          <w:instrText xml:space="preserve"> PAGEREF _Toc176985806 \h </w:instrText>
        </w:r>
        <w:r>
          <w:rPr>
            <w:noProof/>
            <w:webHidden/>
          </w:rPr>
        </w:r>
        <w:r>
          <w:rPr>
            <w:noProof/>
            <w:webHidden/>
          </w:rPr>
          <w:fldChar w:fldCharType="separate"/>
        </w:r>
        <w:r>
          <w:rPr>
            <w:noProof/>
            <w:webHidden/>
          </w:rPr>
          <w:t>28</w:t>
        </w:r>
        <w:r>
          <w:rPr>
            <w:noProof/>
            <w:webHidden/>
          </w:rPr>
          <w:fldChar w:fldCharType="end"/>
        </w:r>
      </w:hyperlink>
    </w:p>
    <w:p w14:paraId="425608A8" w14:textId="712485A5"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7" w:history="1">
        <w:r w:rsidRPr="008872E9">
          <w:rPr>
            <w:rStyle w:val="Hyperlink"/>
          </w:rPr>
          <w:t>4.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Primary Research Methodology</w:t>
        </w:r>
        <w:r>
          <w:rPr>
            <w:noProof/>
            <w:webHidden/>
          </w:rPr>
          <w:tab/>
        </w:r>
        <w:r>
          <w:rPr>
            <w:noProof/>
            <w:webHidden/>
          </w:rPr>
          <w:fldChar w:fldCharType="begin"/>
        </w:r>
        <w:r>
          <w:rPr>
            <w:noProof/>
            <w:webHidden/>
          </w:rPr>
          <w:instrText xml:space="preserve"> PAGEREF _Toc176985807 \h </w:instrText>
        </w:r>
        <w:r>
          <w:rPr>
            <w:noProof/>
            <w:webHidden/>
          </w:rPr>
        </w:r>
        <w:r>
          <w:rPr>
            <w:noProof/>
            <w:webHidden/>
          </w:rPr>
          <w:fldChar w:fldCharType="separate"/>
        </w:r>
        <w:r>
          <w:rPr>
            <w:noProof/>
            <w:webHidden/>
          </w:rPr>
          <w:t>28</w:t>
        </w:r>
        <w:r>
          <w:rPr>
            <w:noProof/>
            <w:webHidden/>
          </w:rPr>
          <w:fldChar w:fldCharType="end"/>
        </w:r>
      </w:hyperlink>
    </w:p>
    <w:p w14:paraId="7996EB45" w14:textId="124C6FE9"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8" w:history="1">
        <w:r w:rsidRPr="008872E9">
          <w:rPr>
            <w:rStyle w:val="Hyperlink"/>
          </w:rPr>
          <w:t>4.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Sampling strategy</w:t>
        </w:r>
        <w:r>
          <w:rPr>
            <w:noProof/>
            <w:webHidden/>
          </w:rPr>
          <w:tab/>
        </w:r>
        <w:r>
          <w:rPr>
            <w:noProof/>
            <w:webHidden/>
          </w:rPr>
          <w:fldChar w:fldCharType="begin"/>
        </w:r>
        <w:r>
          <w:rPr>
            <w:noProof/>
            <w:webHidden/>
          </w:rPr>
          <w:instrText xml:space="preserve"> PAGEREF _Toc176985808 \h </w:instrText>
        </w:r>
        <w:r>
          <w:rPr>
            <w:noProof/>
            <w:webHidden/>
          </w:rPr>
        </w:r>
        <w:r>
          <w:rPr>
            <w:noProof/>
            <w:webHidden/>
          </w:rPr>
          <w:fldChar w:fldCharType="separate"/>
        </w:r>
        <w:r>
          <w:rPr>
            <w:noProof/>
            <w:webHidden/>
          </w:rPr>
          <w:t>29</w:t>
        </w:r>
        <w:r>
          <w:rPr>
            <w:noProof/>
            <w:webHidden/>
          </w:rPr>
          <w:fldChar w:fldCharType="end"/>
        </w:r>
      </w:hyperlink>
    </w:p>
    <w:p w14:paraId="2DCCB8E5" w14:textId="39C2BED2"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9" w:history="1">
        <w:r w:rsidRPr="008872E9">
          <w:rPr>
            <w:rStyle w:val="Hyperlink"/>
          </w:rPr>
          <w:t>4.3.</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Project Management Framework</w:t>
        </w:r>
        <w:r>
          <w:rPr>
            <w:noProof/>
            <w:webHidden/>
          </w:rPr>
          <w:tab/>
        </w:r>
        <w:r>
          <w:rPr>
            <w:noProof/>
            <w:webHidden/>
          </w:rPr>
          <w:fldChar w:fldCharType="begin"/>
        </w:r>
        <w:r>
          <w:rPr>
            <w:noProof/>
            <w:webHidden/>
          </w:rPr>
          <w:instrText xml:space="preserve"> PAGEREF _Toc176985809 \h </w:instrText>
        </w:r>
        <w:r>
          <w:rPr>
            <w:noProof/>
            <w:webHidden/>
          </w:rPr>
        </w:r>
        <w:r>
          <w:rPr>
            <w:noProof/>
            <w:webHidden/>
          </w:rPr>
          <w:fldChar w:fldCharType="separate"/>
        </w:r>
        <w:r>
          <w:rPr>
            <w:noProof/>
            <w:webHidden/>
          </w:rPr>
          <w:t>29</w:t>
        </w:r>
        <w:r>
          <w:rPr>
            <w:noProof/>
            <w:webHidden/>
          </w:rPr>
          <w:fldChar w:fldCharType="end"/>
        </w:r>
      </w:hyperlink>
    </w:p>
    <w:p w14:paraId="21DDE25D" w14:textId="06559AC6"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0" w:history="1">
        <w:r w:rsidRPr="008872E9">
          <w:rPr>
            <w:rStyle w:val="Hyperlink"/>
          </w:rPr>
          <w:t>4.4.</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Project Delivery</w:t>
        </w:r>
        <w:r>
          <w:rPr>
            <w:noProof/>
            <w:webHidden/>
          </w:rPr>
          <w:tab/>
        </w:r>
        <w:r>
          <w:rPr>
            <w:noProof/>
            <w:webHidden/>
          </w:rPr>
          <w:fldChar w:fldCharType="begin"/>
        </w:r>
        <w:r>
          <w:rPr>
            <w:noProof/>
            <w:webHidden/>
          </w:rPr>
          <w:instrText xml:space="preserve"> PAGEREF _Toc176985810 \h </w:instrText>
        </w:r>
        <w:r>
          <w:rPr>
            <w:noProof/>
            <w:webHidden/>
          </w:rPr>
        </w:r>
        <w:r>
          <w:rPr>
            <w:noProof/>
            <w:webHidden/>
          </w:rPr>
          <w:fldChar w:fldCharType="separate"/>
        </w:r>
        <w:r>
          <w:rPr>
            <w:noProof/>
            <w:webHidden/>
          </w:rPr>
          <w:t>30</w:t>
        </w:r>
        <w:r>
          <w:rPr>
            <w:noProof/>
            <w:webHidden/>
          </w:rPr>
          <w:fldChar w:fldCharType="end"/>
        </w:r>
      </w:hyperlink>
    </w:p>
    <w:p w14:paraId="5841D3F7" w14:textId="2ADCD6D0"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1" w:history="1">
        <w:r w:rsidRPr="008872E9">
          <w:rPr>
            <w:rStyle w:val="Hyperlink"/>
          </w:rPr>
          <w:t>4.5.</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Tools and Equipment</w:t>
        </w:r>
        <w:r>
          <w:rPr>
            <w:noProof/>
            <w:webHidden/>
          </w:rPr>
          <w:tab/>
        </w:r>
        <w:r>
          <w:rPr>
            <w:noProof/>
            <w:webHidden/>
          </w:rPr>
          <w:fldChar w:fldCharType="begin"/>
        </w:r>
        <w:r>
          <w:rPr>
            <w:noProof/>
            <w:webHidden/>
          </w:rPr>
          <w:instrText xml:space="preserve"> PAGEREF _Toc176985811 \h </w:instrText>
        </w:r>
        <w:r>
          <w:rPr>
            <w:noProof/>
            <w:webHidden/>
          </w:rPr>
        </w:r>
        <w:r>
          <w:rPr>
            <w:noProof/>
            <w:webHidden/>
          </w:rPr>
          <w:fldChar w:fldCharType="separate"/>
        </w:r>
        <w:r>
          <w:rPr>
            <w:noProof/>
            <w:webHidden/>
          </w:rPr>
          <w:t>31</w:t>
        </w:r>
        <w:r>
          <w:rPr>
            <w:noProof/>
            <w:webHidden/>
          </w:rPr>
          <w:fldChar w:fldCharType="end"/>
        </w:r>
      </w:hyperlink>
    </w:p>
    <w:p w14:paraId="706D7DD3" w14:textId="13D6DB2C"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2" w:history="1">
        <w:r w:rsidRPr="008872E9">
          <w:rPr>
            <w:rStyle w:val="Hyperlink"/>
          </w:rPr>
          <w:t>4.6.</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Ethical Aspects</w:t>
        </w:r>
        <w:r>
          <w:rPr>
            <w:noProof/>
            <w:webHidden/>
          </w:rPr>
          <w:tab/>
        </w:r>
        <w:r>
          <w:rPr>
            <w:noProof/>
            <w:webHidden/>
          </w:rPr>
          <w:fldChar w:fldCharType="begin"/>
        </w:r>
        <w:r>
          <w:rPr>
            <w:noProof/>
            <w:webHidden/>
          </w:rPr>
          <w:instrText xml:space="preserve"> PAGEREF _Toc176985812 \h </w:instrText>
        </w:r>
        <w:r>
          <w:rPr>
            <w:noProof/>
            <w:webHidden/>
          </w:rPr>
        </w:r>
        <w:r>
          <w:rPr>
            <w:noProof/>
            <w:webHidden/>
          </w:rPr>
          <w:fldChar w:fldCharType="separate"/>
        </w:r>
        <w:r>
          <w:rPr>
            <w:noProof/>
            <w:webHidden/>
          </w:rPr>
          <w:t>31</w:t>
        </w:r>
        <w:r>
          <w:rPr>
            <w:noProof/>
            <w:webHidden/>
          </w:rPr>
          <w:fldChar w:fldCharType="end"/>
        </w:r>
      </w:hyperlink>
    </w:p>
    <w:p w14:paraId="3380F25A" w14:textId="38FE1919"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13" w:history="1">
        <w:r w:rsidRPr="008872E9">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Evaluating Popular Federated Learning Frameworks</w:t>
        </w:r>
        <w:r>
          <w:rPr>
            <w:noProof/>
            <w:webHidden/>
          </w:rPr>
          <w:tab/>
        </w:r>
        <w:r>
          <w:rPr>
            <w:noProof/>
            <w:webHidden/>
          </w:rPr>
          <w:fldChar w:fldCharType="begin"/>
        </w:r>
        <w:r>
          <w:rPr>
            <w:noProof/>
            <w:webHidden/>
          </w:rPr>
          <w:instrText xml:space="preserve"> PAGEREF _Toc176985813 \h </w:instrText>
        </w:r>
        <w:r>
          <w:rPr>
            <w:noProof/>
            <w:webHidden/>
          </w:rPr>
        </w:r>
        <w:r>
          <w:rPr>
            <w:noProof/>
            <w:webHidden/>
          </w:rPr>
          <w:fldChar w:fldCharType="separate"/>
        </w:r>
        <w:r>
          <w:rPr>
            <w:noProof/>
            <w:webHidden/>
          </w:rPr>
          <w:t>33</w:t>
        </w:r>
        <w:r>
          <w:rPr>
            <w:noProof/>
            <w:webHidden/>
          </w:rPr>
          <w:fldChar w:fldCharType="end"/>
        </w:r>
      </w:hyperlink>
    </w:p>
    <w:p w14:paraId="74DE3358" w14:textId="36638805"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4" w:history="1">
        <w:r w:rsidRPr="008872E9">
          <w:rPr>
            <w:rStyle w:val="Hyperlink"/>
          </w:rPr>
          <w:t>5.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PySyft</w:t>
        </w:r>
        <w:r>
          <w:rPr>
            <w:noProof/>
            <w:webHidden/>
          </w:rPr>
          <w:tab/>
        </w:r>
        <w:r>
          <w:rPr>
            <w:noProof/>
            <w:webHidden/>
          </w:rPr>
          <w:fldChar w:fldCharType="begin"/>
        </w:r>
        <w:r>
          <w:rPr>
            <w:noProof/>
            <w:webHidden/>
          </w:rPr>
          <w:instrText xml:space="preserve"> PAGEREF _Toc176985814 \h </w:instrText>
        </w:r>
        <w:r>
          <w:rPr>
            <w:noProof/>
            <w:webHidden/>
          </w:rPr>
        </w:r>
        <w:r>
          <w:rPr>
            <w:noProof/>
            <w:webHidden/>
          </w:rPr>
          <w:fldChar w:fldCharType="separate"/>
        </w:r>
        <w:r>
          <w:rPr>
            <w:noProof/>
            <w:webHidden/>
          </w:rPr>
          <w:t>33</w:t>
        </w:r>
        <w:r>
          <w:rPr>
            <w:noProof/>
            <w:webHidden/>
          </w:rPr>
          <w:fldChar w:fldCharType="end"/>
        </w:r>
      </w:hyperlink>
    </w:p>
    <w:p w14:paraId="0B64B035" w14:textId="534DF0F2"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5" w:history="1">
        <w:r w:rsidRPr="008872E9">
          <w:rPr>
            <w:rStyle w:val="Hyperlink"/>
          </w:rPr>
          <w:t>5.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ATE</w:t>
        </w:r>
        <w:r>
          <w:rPr>
            <w:noProof/>
            <w:webHidden/>
          </w:rPr>
          <w:tab/>
        </w:r>
        <w:r>
          <w:rPr>
            <w:noProof/>
            <w:webHidden/>
          </w:rPr>
          <w:fldChar w:fldCharType="begin"/>
        </w:r>
        <w:r>
          <w:rPr>
            <w:noProof/>
            <w:webHidden/>
          </w:rPr>
          <w:instrText xml:space="preserve"> PAGEREF _Toc176985815 \h </w:instrText>
        </w:r>
        <w:r>
          <w:rPr>
            <w:noProof/>
            <w:webHidden/>
          </w:rPr>
        </w:r>
        <w:r>
          <w:rPr>
            <w:noProof/>
            <w:webHidden/>
          </w:rPr>
          <w:fldChar w:fldCharType="separate"/>
        </w:r>
        <w:r>
          <w:rPr>
            <w:noProof/>
            <w:webHidden/>
          </w:rPr>
          <w:t>34</w:t>
        </w:r>
        <w:r>
          <w:rPr>
            <w:noProof/>
            <w:webHidden/>
          </w:rPr>
          <w:fldChar w:fldCharType="end"/>
        </w:r>
      </w:hyperlink>
    </w:p>
    <w:p w14:paraId="30C890D6" w14:textId="6D7BD55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6" w:history="1">
        <w:r w:rsidRPr="008872E9">
          <w:rPr>
            <w:rStyle w:val="Hyperlink"/>
          </w:rPr>
          <w:t>5.3.</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lower</w:t>
        </w:r>
        <w:r>
          <w:rPr>
            <w:noProof/>
            <w:webHidden/>
          </w:rPr>
          <w:tab/>
        </w:r>
        <w:r>
          <w:rPr>
            <w:noProof/>
            <w:webHidden/>
          </w:rPr>
          <w:fldChar w:fldCharType="begin"/>
        </w:r>
        <w:r>
          <w:rPr>
            <w:noProof/>
            <w:webHidden/>
          </w:rPr>
          <w:instrText xml:space="preserve"> PAGEREF _Toc176985816 \h </w:instrText>
        </w:r>
        <w:r>
          <w:rPr>
            <w:noProof/>
            <w:webHidden/>
          </w:rPr>
        </w:r>
        <w:r>
          <w:rPr>
            <w:noProof/>
            <w:webHidden/>
          </w:rPr>
          <w:fldChar w:fldCharType="separate"/>
        </w:r>
        <w:r>
          <w:rPr>
            <w:noProof/>
            <w:webHidden/>
          </w:rPr>
          <w:t>35</w:t>
        </w:r>
        <w:r>
          <w:rPr>
            <w:noProof/>
            <w:webHidden/>
          </w:rPr>
          <w:fldChar w:fldCharType="end"/>
        </w:r>
      </w:hyperlink>
    </w:p>
    <w:p w14:paraId="19692255" w14:textId="43A500F8"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7" w:history="1">
        <w:r w:rsidRPr="008872E9">
          <w:rPr>
            <w:rStyle w:val="Hyperlink"/>
          </w:rPr>
          <w:t>5.4.</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ML</w:t>
        </w:r>
        <w:r>
          <w:rPr>
            <w:noProof/>
            <w:webHidden/>
          </w:rPr>
          <w:tab/>
        </w:r>
        <w:r>
          <w:rPr>
            <w:noProof/>
            <w:webHidden/>
          </w:rPr>
          <w:fldChar w:fldCharType="begin"/>
        </w:r>
        <w:r>
          <w:rPr>
            <w:noProof/>
            <w:webHidden/>
          </w:rPr>
          <w:instrText xml:space="preserve"> PAGEREF _Toc176985817 \h </w:instrText>
        </w:r>
        <w:r>
          <w:rPr>
            <w:noProof/>
            <w:webHidden/>
          </w:rPr>
        </w:r>
        <w:r>
          <w:rPr>
            <w:noProof/>
            <w:webHidden/>
          </w:rPr>
          <w:fldChar w:fldCharType="separate"/>
        </w:r>
        <w:r>
          <w:rPr>
            <w:noProof/>
            <w:webHidden/>
          </w:rPr>
          <w:t>35</w:t>
        </w:r>
        <w:r>
          <w:rPr>
            <w:noProof/>
            <w:webHidden/>
          </w:rPr>
          <w:fldChar w:fldCharType="end"/>
        </w:r>
      </w:hyperlink>
    </w:p>
    <w:p w14:paraId="7156E062" w14:textId="759718DD"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8" w:history="1">
        <w:r w:rsidRPr="008872E9">
          <w:rPr>
            <w:rStyle w:val="Hyperlink"/>
          </w:rPr>
          <w:t>5.5.</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TensorFlow Federated</w:t>
        </w:r>
        <w:r>
          <w:rPr>
            <w:noProof/>
            <w:webHidden/>
          </w:rPr>
          <w:tab/>
        </w:r>
        <w:r>
          <w:rPr>
            <w:noProof/>
            <w:webHidden/>
          </w:rPr>
          <w:fldChar w:fldCharType="begin"/>
        </w:r>
        <w:r>
          <w:rPr>
            <w:noProof/>
            <w:webHidden/>
          </w:rPr>
          <w:instrText xml:space="preserve"> PAGEREF _Toc176985818 \h </w:instrText>
        </w:r>
        <w:r>
          <w:rPr>
            <w:noProof/>
            <w:webHidden/>
          </w:rPr>
        </w:r>
        <w:r>
          <w:rPr>
            <w:noProof/>
            <w:webHidden/>
          </w:rPr>
          <w:fldChar w:fldCharType="separate"/>
        </w:r>
        <w:r>
          <w:rPr>
            <w:noProof/>
            <w:webHidden/>
          </w:rPr>
          <w:t>36</w:t>
        </w:r>
        <w:r>
          <w:rPr>
            <w:noProof/>
            <w:webHidden/>
          </w:rPr>
          <w:fldChar w:fldCharType="end"/>
        </w:r>
      </w:hyperlink>
    </w:p>
    <w:p w14:paraId="2CEAF0B6" w14:textId="64F6B46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9" w:history="1">
        <w:r w:rsidRPr="008872E9">
          <w:rPr>
            <w:rStyle w:val="Hyperlink"/>
          </w:rPr>
          <w:t>5.6.</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Conclusions and summary</w:t>
        </w:r>
        <w:r>
          <w:rPr>
            <w:noProof/>
            <w:webHidden/>
          </w:rPr>
          <w:tab/>
        </w:r>
        <w:r>
          <w:rPr>
            <w:noProof/>
            <w:webHidden/>
          </w:rPr>
          <w:fldChar w:fldCharType="begin"/>
        </w:r>
        <w:r>
          <w:rPr>
            <w:noProof/>
            <w:webHidden/>
          </w:rPr>
          <w:instrText xml:space="preserve"> PAGEREF _Toc176985819 \h </w:instrText>
        </w:r>
        <w:r>
          <w:rPr>
            <w:noProof/>
            <w:webHidden/>
          </w:rPr>
        </w:r>
        <w:r>
          <w:rPr>
            <w:noProof/>
            <w:webHidden/>
          </w:rPr>
          <w:fldChar w:fldCharType="separate"/>
        </w:r>
        <w:r>
          <w:rPr>
            <w:noProof/>
            <w:webHidden/>
          </w:rPr>
          <w:t>37</w:t>
        </w:r>
        <w:r>
          <w:rPr>
            <w:noProof/>
            <w:webHidden/>
          </w:rPr>
          <w:fldChar w:fldCharType="end"/>
        </w:r>
      </w:hyperlink>
    </w:p>
    <w:p w14:paraId="4C21392D" w14:textId="12AE8433"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20" w:history="1">
        <w:r w:rsidRPr="008872E9">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Federated Learning Server Development</w:t>
        </w:r>
        <w:r>
          <w:rPr>
            <w:noProof/>
            <w:webHidden/>
          </w:rPr>
          <w:tab/>
        </w:r>
        <w:r>
          <w:rPr>
            <w:noProof/>
            <w:webHidden/>
          </w:rPr>
          <w:fldChar w:fldCharType="begin"/>
        </w:r>
        <w:r>
          <w:rPr>
            <w:noProof/>
            <w:webHidden/>
          </w:rPr>
          <w:instrText xml:space="preserve"> PAGEREF _Toc176985820 \h </w:instrText>
        </w:r>
        <w:r>
          <w:rPr>
            <w:noProof/>
            <w:webHidden/>
          </w:rPr>
        </w:r>
        <w:r>
          <w:rPr>
            <w:noProof/>
            <w:webHidden/>
          </w:rPr>
          <w:fldChar w:fldCharType="separate"/>
        </w:r>
        <w:r>
          <w:rPr>
            <w:noProof/>
            <w:webHidden/>
          </w:rPr>
          <w:t>38</w:t>
        </w:r>
        <w:r>
          <w:rPr>
            <w:noProof/>
            <w:webHidden/>
          </w:rPr>
          <w:fldChar w:fldCharType="end"/>
        </w:r>
      </w:hyperlink>
    </w:p>
    <w:p w14:paraId="319B62FE" w14:textId="4BB09F57"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1" w:history="1">
        <w:r w:rsidRPr="008872E9">
          <w:rPr>
            <w:rStyle w:val="Hyperlink"/>
          </w:rPr>
          <w:t>6.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Architecture</w:t>
        </w:r>
        <w:r>
          <w:rPr>
            <w:noProof/>
            <w:webHidden/>
          </w:rPr>
          <w:tab/>
        </w:r>
        <w:r>
          <w:rPr>
            <w:noProof/>
            <w:webHidden/>
          </w:rPr>
          <w:fldChar w:fldCharType="begin"/>
        </w:r>
        <w:r>
          <w:rPr>
            <w:noProof/>
            <w:webHidden/>
          </w:rPr>
          <w:instrText xml:space="preserve"> PAGEREF _Toc176985821 \h </w:instrText>
        </w:r>
        <w:r>
          <w:rPr>
            <w:noProof/>
            <w:webHidden/>
          </w:rPr>
        </w:r>
        <w:r>
          <w:rPr>
            <w:noProof/>
            <w:webHidden/>
          </w:rPr>
          <w:fldChar w:fldCharType="separate"/>
        </w:r>
        <w:r>
          <w:rPr>
            <w:noProof/>
            <w:webHidden/>
          </w:rPr>
          <w:t>38</w:t>
        </w:r>
        <w:r>
          <w:rPr>
            <w:noProof/>
            <w:webHidden/>
          </w:rPr>
          <w:fldChar w:fldCharType="end"/>
        </w:r>
      </w:hyperlink>
    </w:p>
    <w:p w14:paraId="3131767A" w14:textId="49B004B0"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2" w:history="1">
        <w:r w:rsidRPr="008872E9">
          <w:rPr>
            <w:rStyle w:val="Hyperlink"/>
          </w:rPr>
          <w:t>6.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L Server Flow</w:t>
        </w:r>
        <w:r>
          <w:rPr>
            <w:noProof/>
            <w:webHidden/>
          </w:rPr>
          <w:tab/>
        </w:r>
        <w:r>
          <w:rPr>
            <w:noProof/>
            <w:webHidden/>
          </w:rPr>
          <w:fldChar w:fldCharType="begin"/>
        </w:r>
        <w:r>
          <w:rPr>
            <w:noProof/>
            <w:webHidden/>
          </w:rPr>
          <w:instrText xml:space="preserve"> PAGEREF _Toc176985822 \h </w:instrText>
        </w:r>
        <w:r>
          <w:rPr>
            <w:noProof/>
            <w:webHidden/>
          </w:rPr>
        </w:r>
        <w:r>
          <w:rPr>
            <w:noProof/>
            <w:webHidden/>
          </w:rPr>
          <w:fldChar w:fldCharType="separate"/>
        </w:r>
        <w:r>
          <w:rPr>
            <w:noProof/>
            <w:webHidden/>
          </w:rPr>
          <w:t>39</w:t>
        </w:r>
        <w:r>
          <w:rPr>
            <w:noProof/>
            <w:webHidden/>
          </w:rPr>
          <w:fldChar w:fldCharType="end"/>
        </w:r>
      </w:hyperlink>
    </w:p>
    <w:p w14:paraId="519AF5BE" w14:textId="4FC973A1"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3" w:history="1">
        <w:r w:rsidRPr="008872E9">
          <w:rPr>
            <w:rStyle w:val="Hyperlink"/>
          </w:rPr>
          <w:t>6.3.</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L Server Functions</w:t>
        </w:r>
        <w:r>
          <w:rPr>
            <w:noProof/>
            <w:webHidden/>
          </w:rPr>
          <w:tab/>
        </w:r>
        <w:r>
          <w:rPr>
            <w:noProof/>
            <w:webHidden/>
          </w:rPr>
          <w:fldChar w:fldCharType="begin"/>
        </w:r>
        <w:r>
          <w:rPr>
            <w:noProof/>
            <w:webHidden/>
          </w:rPr>
          <w:instrText xml:space="preserve"> PAGEREF _Toc176985823 \h </w:instrText>
        </w:r>
        <w:r>
          <w:rPr>
            <w:noProof/>
            <w:webHidden/>
          </w:rPr>
        </w:r>
        <w:r>
          <w:rPr>
            <w:noProof/>
            <w:webHidden/>
          </w:rPr>
          <w:fldChar w:fldCharType="separate"/>
        </w:r>
        <w:r>
          <w:rPr>
            <w:noProof/>
            <w:webHidden/>
          </w:rPr>
          <w:t>39</w:t>
        </w:r>
        <w:r>
          <w:rPr>
            <w:noProof/>
            <w:webHidden/>
          </w:rPr>
          <w:fldChar w:fldCharType="end"/>
        </w:r>
      </w:hyperlink>
    </w:p>
    <w:p w14:paraId="40D2688B" w14:textId="4FB57184"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24" w:history="1">
        <w:r w:rsidRPr="008872E9">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server.py</w:t>
        </w:r>
        <w:r>
          <w:rPr>
            <w:noProof/>
            <w:webHidden/>
          </w:rPr>
          <w:tab/>
        </w:r>
        <w:r>
          <w:rPr>
            <w:noProof/>
            <w:webHidden/>
          </w:rPr>
          <w:fldChar w:fldCharType="begin"/>
        </w:r>
        <w:r>
          <w:rPr>
            <w:noProof/>
            <w:webHidden/>
          </w:rPr>
          <w:instrText xml:space="preserve"> PAGEREF _Toc176985824 \h </w:instrText>
        </w:r>
        <w:r>
          <w:rPr>
            <w:noProof/>
            <w:webHidden/>
          </w:rPr>
        </w:r>
        <w:r>
          <w:rPr>
            <w:noProof/>
            <w:webHidden/>
          </w:rPr>
          <w:fldChar w:fldCharType="separate"/>
        </w:r>
        <w:r>
          <w:rPr>
            <w:noProof/>
            <w:webHidden/>
          </w:rPr>
          <w:t>39</w:t>
        </w:r>
        <w:r>
          <w:rPr>
            <w:noProof/>
            <w:webHidden/>
          </w:rPr>
          <w:fldChar w:fldCharType="end"/>
        </w:r>
      </w:hyperlink>
    </w:p>
    <w:p w14:paraId="63017343" w14:textId="00CCF502"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25" w:history="1">
        <w:r w:rsidRPr="008872E9">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client.py</w:t>
        </w:r>
        <w:r>
          <w:rPr>
            <w:noProof/>
            <w:webHidden/>
          </w:rPr>
          <w:tab/>
        </w:r>
        <w:r>
          <w:rPr>
            <w:noProof/>
            <w:webHidden/>
          </w:rPr>
          <w:fldChar w:fldCharType="begin"/>
        </w:r>
        <w:r>
          <w:rPr>
            <w:noProof/>
            <w:webHidden/>
          </w:rPr>
          <w:instrText xml:space="preserve"> PAGEREF _Toc176985825 \h </w:instrText>
        </w:r>
        <w:r>
          <w:rPr>
            <w:noProof/>
            <w:webHidden/>
          </w:rPr>
        </w:r>
        <w:r>
          <w:rPr>
            <w:noProof/>
            <w:webHidden/>
          </w:rPr>
          <w:fldChar w:fldCharType="separate"/>
        </w:r>
        <w:r>
          <w:rPr>
            <w:noProof/>
            <w:webHidden/>
          </w:rPr>
          <w:t>40</w:t>
        </w:r>
        <w:r>
          <w:rPr>
            <w:noProof/>
            <w:webHidden/>
          </w:rPr>
          <w:fldChar w:fldCharType="end"/>
        </w:r>
      </w:hyperlink>
    </w:p>
    <w:p w14:paraId="49AFB837" w14:textId="07428B4E"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6" w:history="1">
        <w:r w:rsidRPr="008872E9">
          <w:rPr>
            <w:rStyle w:val="Hyperlink"/>
          </w:rPr>
          <w:t>6.4.</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Communication protocols</w:t>
        </w:r>
        <w:r>
          <w:rPr>
            <w:noProof/>
            <w:webHidden/>
          </w:rPr>
          <w:tab/>
        </w:r>
        <w:r>
          <w:rPr>
            <w:noProof/>
            <w:webHidden/>
          </w:rPr>
          <w:fldChar w:fldCharType="begin"/>
        </w:r>
        <w:r>
          <w:rPr>
            <w:noProof/>
            <w:webHidden/>
          </w:rPr>
          <w:instrText xml:space="preserve"> PAGEREF _Toc176985826 \h </w:instrText>
        </w:r>
        <w:r>
          <w:rPr>
            <w:noProof/>
            <w:webHidden/>
          </w:rPr>
        </w:r>
        <w:r>
          <w:rPr>
            <w:noProof/>
            <w:webHidden/>
          </w:rPr>
          <w:fldChar w:fldCharType="separate"/>
        </w:r>
        <w:r>
          <w:rPr>
            <w:noProof/>
            <w:webHidden/>
          </w:rPr>
          <w:t>41</w:t>
        </w:r>
        <w:r>
          <w:rPr>
            <w:noProof/>
            <w:webHidden/>
          </w:rPr>
          <w:fldChar w:fldCharType="end"/>
        </w:r>
      </w:hyperlink>
    </w:p>
    <w:p w14:paraId="753AFEE1" w14:textId="2AAB748B"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7" w:history="1">
        <w:r w:rsidRPr="008872E9">
          <w:rPr>
            <w:rStyle w:val="Hyperlink"/>
          </w:rPr>
          <w:t>6.5.</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Machine Learning Models Used.</w:t>
        </w:r>
        <w:r>
          <w:rPr>
            <w:noProof/>
            <w:webHidden/>
          </w:rPr>
          <w:tab/>
        </w:r>
        <w:r>
          <w:rPr>
            <w:noProof/>
            <w:webHidden/>
          </w:rPr>
          <w:fldChar w:fldCharType="begin"/>
        </w:r>
        <w:r>
          <w:rPr>
            <w:noProof/>
            <w:webHidden/>
          </w:rPr>
          <w:instrText xml:space="preserve"> PAGEREF _Toc176985827 \h </w:instrText>
        </w:r>
        <w:r>
          <w:rPr>
            <w:noProof/>
            <w:webHidden/>
          </w:rPr>
        </w:r>
        <w:r>
          <w:rPr>
            <w:noProof/>
            <w:webHidden/>
          </w:rPr>
          <w:fldChar w:fldCharType="separate"/>
        </w:r>
        <w:r>
          <w:rPr>
            <w:noProof/>
            <w:webHidden/>
          </w:rPr>
          <w:t>42</w:t>
        </w:r>
        <w:r>
          <w:rPr>
            <w:noProof/>
            <w:webHidden/>
          </w:rPr>
          <w:fldChar w:fldCharType="end"/>
        </w:r>
      </w:hyperlink>
    </w:p>
    <w:p w14:paraId="7350E2F7" w14:textId="0BE92725"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28" w:history="1">
        <w:r w:rsidRPr="008872E9">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Technological Model</w:t>
        </w:r>
        <w:r>
          <w:rPr>
            <w:noProof/>
            <w:webHidden/>
          </w:rPr>
          <w:tab/>
        </w:r>
        <w:r>
          <w:rPr>
            <w:noProof/>
            <w:webHidden/>
          </w:rPr>
          <w:fldChar w:fldCharType="begin"/>
        </w:r>
        <w:r>
          <w:rPr>
            <w:noProof/>
            <w:webHidden/>
          </w:rPr>
          <w:instrText xml:space="preserve"> PAGEREF _Toc176985828 \h </w:instrText>
        </w:r>
        <w:r>
          <w:rPr>
            <w:noProof/>
            <w:webHidden/>
          </w:rPr>
        </w:r>
        <w:r>
          <w:rPr>
            <w:noProof/>
            <w:webHidden/>
          </w:rPr>
          <w:fldChar w:fldCharType="separate"/>
        </w:r>
        <w:r>
          <w:rPr>
            <w:noProof/>
            <w:webHidden/>
          </w:rPr>
          <w:t>42</w:t>
        </w:r>
        <w:r>
          <w:rPr>
            <w:noProof/>
            <w:webHidden/>
          </w:rPr>
          <w:fldChar w:fldCharType="end"/>
        </w:r>
      </w:hyperlink>
    </w:p>
    <w:p w14:paraId="012006DC" w14:textId="75ED7A14"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29" w:history="1">
        <w:r w:rsidRPr="008872E9">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Medical Model</w:t>
        </w:r>
        <w:r>
          <w:rPr>
            <w:noProof/>
            <w:webHidden/>
          </w:rPr>
          <w:tab/>
        </w:r>
        <w:r>
          <w:rPr>
            <w:noProof/>
            <w:webHidden/>
          </w:rPr>
          <w:fldChar w:fldCharType="begin"/>
        </w:r>
        <w:r>
          <w:rPr>
            <w:noProof/>
            <w:webHidden/>
          </w:rPr>
          <w:instrText xml:space="preserve"> PAGEREF _Toc176985829 \h </w:instrText>
        </w:r>
        <w:r>
          <w:rPr>
            <w:noProof/>
            <w:webHidden/>
          </w:rPr>
        </w:r>
        <w:r>
          <w:rPr>
            <w:noProof/>
            <w:webHidden/>
          </w:rPr>
          <w:fldChar w:fldCharType="separate"/>
        </w:r>
        <w:r>
          <w:rPr>
            <w:noProof/>
            <w:webHidden/>
          </w:rPr>
          <w:t>43</w:t>
        </w:r>
        <w:r>
          <w:rPr>
            <w:noProof/>
            <w:webHidden/>
          </w:rPr>
          <w:fldChar w:fldCharType="end"/>
        </w:r>
      </w:hyperlink>
    </w:p>
    <w:p w14:paraId="44B3D367" w14:textId="4257C66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0" w:history="1">
        <w:r w:rsidRPr="008872E9">
          <w:rPr>
            <w:rStyle w:val="Hyperlink"/>
          </w:rPr>
          <w:t>6.6.</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Algorithm</w:t>
        </w:r>
        <w:r>
          <w:rPr>
            <w:noProof/>
            <w:webHidden/>
          </w:rPr>
          <w:tab/>
        </w:r>
        <w:r>
          <w:rPr>
            <w:noProof/>
            <w:webHidden/>
          </w:rPr>
          <w:fldChar w:fldCharType="begin"/>
        </w:r>
        <w:r>
          <w:rPr>
            <w:noProof/>
            <w:webHidden/>
          </w:rPr>
          <w:instrText xml:space="preserve"> PAGEREF _Toc176985830 \h </w:instrText>
        </w:r>
        <w:r>
          <w:rPr>
            <w:noProof/>
            <w:webHidden/>
          </w:rPr>
        </w:r>
        <w:r>
          <w:rPr>
            <w:noProof/>
            <w:webHidden/>
          </w:rPr>
          <w:fldChar w:fldCharType="separate"/>
        </w:r>
        <w:r>
          <w:rPr>
            <w:noProof/>
            <w:webHidden/>
          </w:rPr>
          <w:t>44</w:t>
        </w:r>
        <w:r>
          <w:rPr>
            <w:noProof/>
            <w:webHidden/>
          </w:rPr>
          <w:fldChar w:fldCharType="end"/>
        </w:r>
      </w:hyperlink>
    </w:p>
    <w:p w14:paraId="41C1FA13" w14:textId="1BE10129"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1" w:history="1">
        <w:r w:rsidRPr="008872E9">
          <w:rPr>
            <w:rStyle w:val="Hyperlink"/>
          </w:rPr>
          <w:t>6.7.</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Data Collection</w:t>
        </w:r>
        <w:r>
          <w:rPr>
            <w:noProof/>
            <w:webHidden/>
          </w:rPr>
          <w:tab/>
        </w:r>
        <w:r>
          <w:rPr>
            <w:noProof/>
            <w:webHidden/>
          </w:rPr>
          <w:fldChar w:fldCharType="begin"/>
        </w:r>
        <w:r>
          <w:rPr>
            <w:noProof/>
            <w:webHidden/>
          </w:rPr>
          <w:instrText xml:space="preserve"> PAGEREF _Toc176985831 \h </w:instrText>
        </w:r>
        <w:r>
          <w:rPr>
            <w:noProof/>
            <w:webHidden/>
          </w:rPr>
        </w:r>
        <w:r>
          <w:rPr>
            <w:noProof/>
            <w:webHidden/>
          </w:rPr>
          <w:fldChar w:fldCharType="separate"/>
        </w:r>
        <w:r>
          <w:rPr>
            <w:noProof/>
            <w:webHidden/>
          </w:rPr>
          <w:t>44</w:t>
        </w:r>
        <w:r>
          <w:rPr>
            <w:noProof/>
            <w:webHidden/>
          </w:rPr>
          <w:fldChar w:fldCharType="end"/>
        </w:r>
      </w:hyperlink>
    </w:p>
    <w:p w14:paraId="49A3802C" w14:textId="2D2EE8E1"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32" w:history="1">
        <w:r w:rsidRPr="008872E9">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Technological Data</w:t>
        </w:r>
        <w:r>
          <w:rPr>
            <w:noProof/>
            <w:webHidden/>
          </w:rPr>
          <w:tab/>
        </w:r>
        <w:r>
          <w:rPr>
            <w:noProof/>
            <w:webHidden/>
          </w:rPr>
          <w:fldChar w:fldCharType="begin"/>
        </w:r>
        <w:r>
          <w:rPr>
            <w:noProof/>
            <w:webHidden/>
          </w:rPr>
          <w:instrText xml:space="preserve"> PAGEREF _Toc176985832 \h </w:instrText>
        </w:r>
        <w:r>
          <w:rPr>
            <w:noProof/>
            <w:webHidden/>
          </w:rPr>
        </w:r>
        <w:r>
          <w:rPr>
            <w:noProof/>
            <w:webHidden/>
          </w:rPr>
          <w:fldChar w:fldCharType="separate"/>
        </w:r>
        <w:r>
          <w:rPr>
            <w:noProof/>
            <w:webHidden/>
          </w:rPr>
          <w:t>44</w:t>
        </w:r>
        <w:r>
          <w:rPr>
            <w:noProof/>
            <w:webHidden/>
          </w:rPr>
          <w:fldChar w:fldCharType="end"/>
        </w:r>
      </w:hyperlink>
    </w:p>
    <w:p w14:paraId="2078E696" w14:textId="053DFA18"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33" w:history="1">
        <w:r w:rsidRPr="008872E9">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Medical Data</w:t>
        </w:r>
        <w:r>
          <w:rPr>
            <w:noProof/>
            <w:webHidden/>
          </w:rPr>
          <w:tab/>
        </w:r>
        <w:r>
          <w:rPr>
            <w:noProof/>
            <w:webHidden/>
          </w:rPr>
          <w:fldChar w:fldCharType="begin"/>
        </w:r>
        <w:r>
          <w:rPr>
            <w:noProof/>
            <w:webHidden/>
          </w:rPr>
          <w:instrText xml:space="preserve"> PAGEREF _Toc176985833 \h </w:instrText>
        </w:r>
        <w:r>
          <w:rPr>
            <w:noProof/>
            <w:webHidden/>
          </w:rPr>
        </w:r>
        <w:r>
          <w:rPr>
            <w:noProof/>
            <w:webHidden/>
          </w:rPr>
          <w:fldChar w:fldCharType="separate"/>
        </w:r>
        <w:r>
          <w:rPr>
            <w:noProof/>
            <w:webHidden/>
          </w:rPr>
          <w:t>45</w:t>
        </w:r>
        <w:r>
          <w:rPr>
            <w:noProof/>
            <w:webHidden/>
          </w:rPr>
          <w:fldChar w:fldCharType="end"/>
        </w:r>
      </w:hyperlink>
    </w:p>
    <w:p w14:paraId="5932D0B9" w14:textId="12A0FA1E"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34" w:history="1">
        <w:r w:rsidRPr="008872E9">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Results</w:t>
        </w:r>
        <w:r>
          <w:rPr>
            <w:noProof/>
            <w:webHidden/>
          </w:rPr>
          <w:tab/>
        </w:r>
        <w:r>
          <w:rPr>
            <w:noProof/>
            <w:webHidden/>
          </w:rPr>
          <w:fldChar w:fldCharType="begin"/>
        </w:r>
        <w:r>
          <w:rPr>
            <w:noProof/>
            <w:webHidden/>
          </w:rPr>
          <w:instrText xml:space="preserve"> PAGEREF _Toc176985834 \h </w:instrText>
        </w:r>
        <w:r>
          <w:rPr>
            <w:noProof/>
            <w:webHidden/>
          </w:rPr>
        </w:r>
        <w:r>
          <w:rPr>
            <w:noProof/>
            <w:webHidden/>
          </w:rPr>
          <w:fldChar w:fldCharType="separate"/>
        </w:r>
        <w:r>
          <w:rPr>
            <w:noProof/>
            <w:webHidden/>
          </w:rPr>
          <w:t>47</w:t>
        </w:r>
        <w:r>
          <w:rPr>
            <w:noProof/>
            <w:webHidden/>
          </w:rPr>
          <w:fldChar w:fldCharType="end"/>
        </w:r>
      </w:hyperlink>
    </w:p>
    <w:p w14:paraId="0D7E26F2" w14:textId="7A678D1F"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5" w:history="1">
        <w:r w:rsidRPr="008872E9">
          <w:rPr>
            <w:rStyle w:val="Hyperlink"/>
          </w:rPr>
          <w:t>7.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Technological scenario</w:t>
        </w:r>
        <w:r>
          <w:rPr>
            <w:noProof/>
            <w:webHidden/>
          </w:rPr>
          <w:tab/>
        </w:r>
        <w:r>
          <w:rPr>
            <w:noProof/>
            <w:webHidden/>
          </w:rPr>
          <w:fldChar w:fldCharType="begin"/>
        </w:r>
        <w:r>
          <w:rPr>
            <w:noProof/>
            <w:webHidden/>
          </w:rPr>
          <w:instrText xml:space="preserve"> PAGEREF _Toc176985835 \h </w:instrText>
        </w:r>
        <w:r>
          <w:rPr>
            <w:noProof/>
            <w:webHidden/>
          </w:rPr>
        </w:r>
        <w:r>
          <w:rPr>
            <w:noProof/>
            <w:webHidden/>
          </w:rPr>
          <w:fldChar w:fldCharType="separate"/>
        </w:r>
        <w:r>
          <w:rPr>
            <w:noProof/>
            <w:webHidden/>
          </w:rPr>
          <w:t>47</w:t>
        </w:r>
        <w:r>
          <w:rPr>
            <w:noProof/>
            <w:webHidden/>
          </w:rPr>
          <w:fldChar w:fldCharType="end"/>
        </w:r>
      </w:hyperlink>
    </w:p>
    <w:p w14:paraId="3BA8CE4F" w14:textId="5475B477"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36" w:history="1">
        <w:r w:rsidRPr="008872E9">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IID data</w:t>
        </w:r>
        <w:r>
          <w:rPr>
            <w:noProof/>
            <w:webHidden/>
          </w:rPr>
          <w:tab/>
        </w:r>
        <w:r>
          <w:rPr>
            <w:noProof/>
            <w:webHidden/>
          </w:rPr>
          <w:fldChar w:fldCharType="begin"/>
        </w:r>
        <w:r>
          <w:rPr>
            <w:noProof/>
            <w:webHidden/>
          </w:rPr>
          <w:instrText xml:space="preserve"> PAGEREF _Toc176985836 \h </w:instrText>
        </w:r>
        <w:r>
          <w:rPr>
            <w:noProof/>
            <w:webHidden/>
          </w:rPr>
        </w:r>
        <w:r>
          <w:rPr>
            <w:noProof/>
            <w:webHidden/>
          </w:rPr>
          <w:fldChar w:fldCharType="separate"/>
        </w:r>
        <w:r>
          <w:rPr>
            <w:noProof/>
            <w:webHidden/>
          </w:rPr>
          <w:t>48</w:t>
        </w:r>
        <w:r>
          <w:rPr>
            <w:noProof/>
            <w:webHidden/>
          </w:rPr>
          <w:fldChar w:fldCharType="end"/>
        </w:r>
      </w:hyperlink>
    </w:p>
    <w:p w14:paraId="55FF6F9C" w14:textId="1432C0E6"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37" w:history="1">
        <w:r w:rsidRPr="008872E9">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Non-IID data</w:t>
        </w:r>
        <w:r>
          <w:rPr>
            <w:noProof/>
            <w:webHidden/>
          </w:rPr>
          <w:tab/>
        </w:r>
        <w:r>
          <w:rPr>
            <w:noProof/>
            <w:webHidden/>
          </w:rPr>
          <w:fldChar w:fldCharType="begin"/>
        </w:r>
        <w:r>
          <w:rPr>
            <w:noProof/>
            <w:webHidden/>
          </w:rPr>
          <w:instrText xml:space="preserve"> PAGEREF _Toc176985837 \h </w:instrText>
        </w:r>
        <w:r>
          <w:rPr>
            <w:noProof/>
            <w:webHidden/>
          </w:rPr>
        </w:r>
        <w:r>
          <w:rPr>
            <w:noProof/>
            <w:webHidden/>
          </w:rPr>
          <w:fldChar w:fldCharType="separate"/>
        </w:r>
        <w:r>
          <w:rPr>
            <w:noProof/>
            <w:webHidden/>
          </w:rPr>
          <w:t>48</w:t>
        </w:r>
        <w:r>
          <w:rPr>
            <w:noProof/>
            <w:webHidden/>
          </w:rPr>
          <w:fldChar w:fldCharType="end"/>
        </w:r>
      </w:hyperlink>
    </w:p>
    <w:p w14:paraId="43699561" w14:textId="26255D91"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8" w:history="1">
        <w:r w:rsidRPr="008872E9">
          <w:rPr>
            <w:rStyle w:val="Hyperlink"/>
          </w:rPr>
          <w:t>7.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Medical scenario</w:t>
        </w:r>
        <w:r>
          <w:rPr>
            <w:noProof/>
            <w:webHidden/>
          </w:rPr>
          <w:tab/>
        </w:r>
        <w:r>
          <w:rPr>
            <w:noProof/>
            <w:webHidden/>
          </w:rPr>
          <w:fldChar w:fldCharType="begin"/>
        </w:r>
        <w:r>
          <w:rPr>
            <w:noProof/>
            <w:webHidden/>
          </w:rPr>
          <w:instrText xml:space="preserve"> PAGEREF _Toc176985838 \h </w:instrText>
        </w:r>
        <w:r>
          <w:rPr>
            <w:noProof/>
            <w:webHidden/>
          </w:rPr>
        </w:r>
        <w:r>
          <w:rPr>
            <w:noProof/>
            <w:webHidden/>
          </w:rPr>
          <w:fldChar w:fldCharType="separate"/>
        </w:r>
        <w:r>
          <w:rPr>
            <w:noProof/>
            <w:webHidden/>
          </w:rPr>
          <w:t>50</w:t>
        </w:r>
        <w:r>
          <w:rPr>
            <w:noProof/>
            <w:webHidden/>
          </w:rPr>
          <w:fldChar w:fldCharType="end"/>
        </w:r>
      </w:hyperlink>
    </w:p>
    <w:p w14:paraId="44947EAF" w14:textId="48CC657C"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39" w:history="1">
        <w:r w:rsidRPr="008872E9">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IID data</w:t>
        </w:r>
        <w:r>
          <w:rPr>
            <w:noProof/>
            <w:webHidden/>
          </w:rPr>
          <w:tab/>
        </w:r>
        <w:r>
          <w:rPr>
            <w:noProof/>
            <w:webHidden/>
          </w:rPr>
          <w:fldChar w:fldCharType="begin"/>
        </w:r>
        <w:r>
          <w:rPr>
            <w:noProof/>
            <w:webHidden/>
          </w:rPr>
          <w:instrText xml:space="preserve"> PAGEREF _Toc176985839 \h </w:instrText>
        </w:r>
        <w:r>
          <w:rPr>
            <w:noProof/>
            <w:webHidden/>
          </w:rPr>
        </w:r>
        <w:r>
          <w:rPr>
            <w:noProof/>
            <w:webHidden/>
          </w:rPr>
          <w:fldChar w:fldCharType="separate"/>
        </w:r>
        <w:r>
          <w:rPr>
            <w:noProof/>
            <w:webHidden/>
          </w:rPr>
          <w:t>50</w:t>
        </w:r>
        <w:r>
          <w:rPr>
            <w:noProof/>
            <w:webHidden/>
          </w:rPr>
          <w:fldChar w:fldCharType="end"/>
        </w:r>
      </w:hyperlink>
    </w:p>
    <w:p w14:paraId="0FCCCE41" w14:textId="2B886E4A"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40" w:history="1">
        <w:r w:rsidRPr="008872E9">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Non-IID data</w:t>
        </w:r>
        <w:r>
          <w:rPr>
            <w:noProof/>
            <w:webHidden/>
          </w:rPr>
          <w:tab/>
        </w:r>
        <w:r>
          <w:rPr>
            <w:noProof/>
            <w:webHidden/>
          </w:rPr>
          <w:fldChar w:fldCharType="begin"/>
        </w:r>
        <w:r>
          <w:rPr>
            <w:noProof/>
            <w:webHidden/>
          </w:rPr>
          <w:instrText xml:space="preserve"> PAGEREF _Toc176985840 \h </w:instrText>
        </w:r>
        <w:r>
          <w:rPr>
            <w:noProof/>
            <w:webHidden/>
          </w:rPr>
        </w:r>
        <w:r>
          <w:rPr>
            <w:noProof/>
            <w:webHidden/>
          </w:rPr>
          <w:fldChar w:fldCharType="separate"/>
        </w:r>
        <w:r>
          <w:rPr>
            <w:noProof/>
            <w:webHidden/>
          </w:rPr>
          <w:t>51</w:t>
        </w:r>
        <w:r>
          <w:rPr>
            <w:noProof/>
            <w:webHidden/>
          </w:rPr>
          <w:fldChar w:fldCharType="end"/>
        </w:r>
      </w:hyperlink>
    </w:p>
    <w:p w14:paraId="3F113C73" w14:textId="75A63A03"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1" w:history="1">
        <w:r w:rsidRPr="008872E9">
          <w:rPr>
            <w:rStyle w:val="Hyperlink"/>
          </w:rPr>
          <w:t>7.3.</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Summary</w:t>
        </w:r>
        <w:r>
          <w:rPr>
            <w:noProof/>
            <w:webHidden/>
          </w:rPr>
          <w:tab/>
        </w:r>
        <w:r>
          <w:rPr>
            <w:noProof/>
            <w:webHidden/>
          </w:rPr>
          <w:fldChar w:fldCharType="begin"/>
        </w:r>
        <w:r>
          <w:rPr>
            <w:noProof/>
            <w:webHidden/>
          </w:rPr>
          <w:instrText xml:space="preserve"> PAGEREF _Toc176985841 \h </w:instrText>
        </w:r>
        <w:r>
          <w:rPr>
            <w:noProof/>
            <w:webHidden/>
          </w:rPr>
        </w:r>
        <w:r>
          <w:rPr>
            <w:noProof/>
            <w:webHidden/>
          </w:rPr>
          <w:fldChar w:fldCharType="separate"/>
        </w:r>
        <w:r>
          <w:rPr>
            <w:noProof/>
            <w:webHidden/>
          </w:rPr>
          <w:t>52</w:t>
        </w:r>
        <w:r>
          <w:rPr>
            <w:noProof/>
            <w:webHidden/>
          </w:rPr>
          <w:fldChar w:fldCharType="end"/>
        </w:r>
      </w:hyperlink>
    </w:p>
    <w:p w14:paraId="1348E165" w14:textId="6923A6D1"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42" w:history="1">
        <w:r w:rsidRPr="008872E9">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Conclusion</w:t>
        </w:r>
        <w:r>
          <w:rPr>
            <w:noProof/>
            <w:webHidden/>
          </w:rPr>
          <w:tab/>
        </w:r>
        <w:r>
          <w:rPr>
            <w:noProof/>
            <w:webHidden/>
          </w:rPr>
          <w:fldChar w:fldCharType="begin"/>
        </w:r>
        <w:r>
          <w:rPr>
            <w:noProof/>
            <w:webHidden/>
          </w:rPr>
          <w:instrText xml:space="preserve"> PAGEREF _Toc176985842 \h </w:instrText>
        </w:r>
        <w:r>
          <w:rPr>
            <w:noProof/>
            <w:webHidden/>
          </w:rPr>
        </w:r>
        <w:r>
          <w:rPr>
            <w:noProof/>
            <w:webHidden/>
          </w:rPr>
          <w:fldChar w:fldCharType="separate"/>
        </w:r>
        <w:r>
          <w:rPr>
            <w:noProof/>
            <w:webHidden/>
          </w:rPr>
          <w:t>52</w:t>
        </w:r>
        <w:r>
          <w:rPr>
            <w:noProof/>
            <w:webHidden/>
          </w:rPr>
          <w:fldChar w:fldCharType="end"/>
        </w:r>
      </w:hyperlink>
    </w:p>
    <w:p w14:paraId="6DFB9C75" w14:textId="5804C6B1" w:rsidR="00932450" w:rsidRDefault="0093245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3" w:history="1">
        <w:r w:rsidRPr="008872E9">
          <w:rPr>
            <w:rStyle w:val="Hyperlink"/>
          </w:rPr>
          <w:t>8.1. Summary</w:t>
        </w:r>
        <w:r>
          <w:rPr>
            <w:noProof/>
            <w:webHidden/>
          </w:rPr>
          <w:tab/>
        </w:r>
        <w:r>
          <w:rPr>
            <w:noProof/>
            <w:webHidden/>
          </w:rPr>
          <w:fldChar w:fldCharType="begin"/>
        </w:r>
        <w:r>
          <w:rPr>
            <w:noProof/>
            <w:webHidden/>
          </w:rPr>
          <w:instrText xml:space="preserve"> PAGEREF _Toc176985843 \h </w:instrText>
        </w:r>
        <w:r>
          <w:rPr>
            <w:noProof/>
            <w:webHidden/>
          </w:rPr>
        </w:r>
        <w:r>
          <w:rPr>
            <w:noProof/>
            <w:webHidden/>
          </w:rPr>
          <w:fldChar w:fldCharType="separate"/>
        </w:r>
        <w:r>
          <w:rPr>
            <w:noProof/>
            <w:webHidden/>
          </w:rPr>
          <w:t>53</w:t>
        </w:r>
        <w:r>
          <w:rPr>
            <w:noProof/>
            <w:webHidden/>
          </w:rPr>
          <w:fldChar w:fldCharType="end"/>
        </w:r>
      </w:hyperlink>
    </w:p>
    <w:p w14:paraId="68AE1A41" w14:textId="127C0C9F" w:rsidR="00932450" w:rsidRDefault="0093245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4" w:history="1">
        <w:r w:rsidRPr="008872E9">
          <w:rPr>
            <w:rStyle w:val="Hyperlink"/>
          </w:rPr>
          <w:t>8.2. Limitations</w:t>
        </w:r>
        <w:r>
          <w:rPr>
            <w:noProof/>
            <w:webHidden/>
          </w:rPr>
          <w:tab/>
        </w:r>
        <w:r>
          <w:rPr>
            <w:noProof/>
            <w:webHidden/>
          </w:rPr>
          <w:fldChar w:fldCharType="begin"/>
        </w:r>
        <w:r>
          <w:rPr>
            <w:noProof/>
            <w:webHidden/>
          </w:rPr>
          <w:instrText xml:space="preserve"> PAGEREF _Toc176985844 \h </w:instrText>
        </w:r>
        <w:r>
          <w:rPr>
            <w:noProof/>
            <w:webHidden/>
          </w:rPr>
        </w:r>
        <w:r>
          <w:rPr>
            <w:noProof/>
            <w:webHidden/>
          </w:rPr>
          <w:fldChar w:fldCharType="separate"/>
        </w:r>
        <w:r>
          <w:rPr>
            <w:noProof/>
            <w:webHidden/>
          </w:rPr>
          <w:t>53</w:t>
        </w:r>
        <w:r>
          <w:rPr>
            <w:noProof/>
            <w:webHidden/>
          </w:rPr>
          <w:fldChar w:fldCharType="end"/>
        </w:r>
      </w:hyperlink>
    </w:p>
    <w:p w14:paraId="7A322339" w14:textId="0D484B29" w:rsidR="00932450" w:rsidRDefault="0093245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5" w:history="1">
        <w:r w:rsidRPr="008872E9">
          <w:rPr>
            <w:rStyle w:val="Hyperlink"/>
          </w:rPr>
          <w:t>8.3. Future Work</w:t>
        </w:r>
        <w:r>
          <w:rPr>
            <w:noProof/>
            <w:webHidden/>
          </w:rPr>
          <w:tab/>
        </w:r>
        <w:r>
          <w:rPr>
            <w:noProof/>
            <w:webHidden/>
          </w:rPr>
          <w:fldChar w:fldCharType="begin"/>
        </w:r>
        <w:r>
          <w:rPr>
            <w:noProof/>
            <w:webHidden/>
          </w:rPr>
          <w:instrText xml:space="preserve"> PAGEREF _Toc176985845 \h </w:instrText>
        </w:r>
        <w:r>
          <w:rPr>
            <w:noProof/>
            <w:webHidden/>
          </w:rPr>
        </w:r>
        <w:r>
          <w:rPr>
            <w:noProof/>
            <w:webHidden/>
          </w:rPr>
          <w:fldChar w:fldCharType="separate"/>
        </w:r>
        <w:r>
          <w:rPr>
            <w:noProof/>
            <w:webHidden/>
          </w:rPr>
          <w:t>54</w:t>
        </w:r>
        <w:r>
          <w:rPr>
            <w:noProof/>
            <w:webHidden/>
          </w:rPr>
          <w:fldChar w:fldCharType="end"/>
        </w:r>
      </w:hyperlink>
    </w:p>
    <w:p w14:paraId="707E4C52" w14:textId="4581722F" w:rsidR="00932450" w:rsidRDefault="0093245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6" w:history="1">
        <w:r w:rsidRPr="008872E9">
          <w:rPr>
            <w:rStyle w:val="Hyperlink"/>
          </w:rPr>
          <w:t>8.4. Recommendations</w:t>
        </w:r>
        <w:r>
          <w:rPr>
            <w:noProof/>
            <w:webHidden/>
          </w:rPr>
          <w:tab/>
        </w:r>
        <w:r>
          <w:rPr>
            <w:noProof/>
            <w:webHidden/>
          </w:rPr>
          <w:fldChar w:fldCharType="begin"/>
        </w:r>
        <w:r>
          <w:rPr>
            <w:noProof/>
            <w:webHidden/>
          </w:rPr>
          <w:instrText xml:space="preserve"> PAGEREF _Toc176985846 \h </w:instrText>
        </w:r>
        <w:r>
          <w:rPr>
            <w:noProof/>
            <w:webHidden/>
          </w:rPr>
        </w:r>
        <w:r>
          <w:rPr>
            <w:noProof/>
            <w:webHidden/>
          </w:rPr>
          <w:fldChar w:fldCharType="separate"/>
        </w:r>
        <w:r>
          <w:rPr>
            <w:noProof/>
            <w:webHidden/>
          </w:rPr>
          <w:t>55</w:t>
        </w:r>
        <w:r>
          <w:rPr>
            <w:noProof/>
            <w:webHidden/>
          </w:rPr>
          <w:fldChar w:fldCharType="end"/>
        </w:r>
      </w:hyperlink>
    </w:p>
    <w:p w14:paraId="3842E77E" w14:textId="5E879D09" w:rsidR="00932450" w:rsidRDefault="0093245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47" w:history="1">
        <w:r w:rsidRPr="008872E9">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References</w:t>
        </w:r>
        <w:r>
          <w:rPr>
            <w:noProof/>
            <w:webHidden/>
          </w:rPr>
          <w:tab/>
        </w:r>
        <w:r>
          <w:rPr>
            <w:noProof/>
            <w:webHidden/>
          </w:rPr>
          <w:fldChar w:fldCharType="begin"/>
        </w:r>
        <w:r>
          <w:rPr>
            <w:noProof/>
            <w:webHidden/>
          </w:rPr>
          <w:instrText xml:space="preserve"> PAGEREF _Toc176985847 \h </w:instrText>
        </w:r>
        <w:r>
          <w:rPr>
            <w:noProof/>
            <w:webHidden/>
          </w:rPr>
        </w:r>
        <w:r>
          <w:rPr>
            <w:noProof/>
            <w:webHidden/>
          </w:rPr>
          <w:fldChar w:fldCharType="separate"/>
        </w:r>
        <w:r>
          <w:rPr>
            <w:noProof/>
            <w:webHidden/>
          </w:rPr>
          <w:t>55</w:t>
        </w:r>
        <w:r>
          <w:rPr>
            <w:noProof/>
            <w:webHidden/>
          </w:rPr>
          <w:fldChar w:fldCharType="end"/>
        </w:r>
      </w:hyperlink>
    </w:p>
    <w:p w14:paraId="79B7906E" w14:textId="1A99D004" w:rsidR="00932450" w:rsidRDefault="0093245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48" w:history="1">
        <w:r w:rsidRPr="008872E9">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8872E9">
          <w:rPr>
            <w:rStyle w:val="Hyperlink"/>
          </w:rPr>
          <w:t>Annex</w:t>
        </w:r>
        <w:r>
          <w:rPr>
            <w:noProof/>
            <w:webHidden/>
          </w:rPr>
          <w:tab/>
        </w:r>
        <w:r>
          <w:rPr>
            <w:noProof/>
            <w:webHidden/>
          </w:rPr>
          <w:fldChar w:fldCharType="begin"/>
        </w:r>
        <w:r>
          <w:rPr>
            <w:noProof/>
            <w:webHidden/>
          </w:rPr>
          <w:instrText xml:space="preserve"> PAGEREF _Toc176985848 \h </w:instrText>
        </w:r>
        <w:r>
          <w:rPr>
            <w:noProof/>
            <w:webHidden/>
          </w:rPr>
        </w:r>
        <w:r>
          <w:rPr>
            <w:noProof/>
            <w:webHidden/>
          </w:rPr>
          <w:fldChar w:fldCharType="separate"/>
        </w:r>
        <w:r>
          <w:rPr>
            <w:noProof/>
            <w:webHidden/>
          </w:rPr>
          <w:t>55</w:t>
        </w:r>
        <w:r>
          <w:rPr>
            <w:noProof/>
            <w:webHidden/>
          </w:rPr>
          <w:fldChar w:fldCharType="end"/>
        </w:r>
      </w:hyperlink>
    </w:p>
    <w:p w14:paraId="122CCCFE" w14:textId="7A7E3E65"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9" w:history="1">
        <w:r w:rsidRPr="008872E9">
          <w:rPr>
            <w:rStyle w:val="Hyperlink"/>
          </w:rPr>
          <w:t>10.1.</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Equipment and Software Configuration</w:t>
        </w:r>
        <w:r>
          <w:rPr>
            <w:noProof/>
            <w:webHidden/>
          </w:rPr>
          <w:tab/>
        </w:r>
        <w:r>
          <w:rPr>
            <w:noProof/>
            <w:webHidden/>
          </w:rPr>
          <w:fldChar w:fldCharType="begin"/>
        </w:r>
        <w:r>
          <w:rPr>
            <w:noProof/>
            <w:webHidden/>
          </w:rPr>
          <w:instrText xml:space="preserve"> PAGEREF _Toc176985849 \h </w:instrText>
        </w:r>
        <w:r>
          <w:rPr>
            <w:noProof/>
            <w:webHidden/>
          </w:rPr>
        </w:r>
        <w:r>
          <w:rPr>
            <w:noProof/>
            <w:webHidden/>
          </w:rPr>
          <w:fldChar w:fldCharType="separate"/>
        </w:r>
        <w:r>
          <w:rPr>
            <w:noProof/>
            <w:webHidden/>
          </w:rPr>
          <w:t>55</w:t>
        </w:r>
        <w:r>
          <w:rPr>
            <w:noProof/>
            <w:webHidden/>
          </w:rPr>
          <w:fldChar w:fldCharType="end"/>
        </w:r>
      </w:hyperlink>
    </w:p>
    <w:p w14:paraId="5BC0D7A8" w14:textId="549473A4" w:rsidR="00932450" w:rsidRDefault="0093245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50" w:history="1">
        <w:r w:rsidRPr="008872E9">
          <w:rPr>
            <w:rStyle w:val="Hyperlink"/>
          </w:rPr>
          <w:t>10.2.</w:t>
        </w:r>
        <w:r>
          <w:rPr>
            <w:rFonts w:asciiTheme="minorHAnsi" w:eastAsiaTheme="minorEastAsia" w:hAnsiTheme="minorHAnsi" w:cstheme="minorBidi"/>
            <w:noProof/>
            <w:kern w:val="2"/>
            <w:sz w:val="24"/>
            <w:szCs w:val="24"/>
            <w:lang w:eastAsia="en-IE"/>
            <w14:ligatures w14:val="standardContextual"/>
          </w:rPr>
          <w:tab/>
        </w:r>
        <w:r w:rsidRPr="008872E9">
          <w:rPr>
            <w:rStyle w:val="Hyperlink"/>
          </w:rPr>
          <w:t>Federated Learning Frameworks Implementation</w:t>
        </w:r>
        <w:r>
          <w:rPr>
            <w:noProof/>
            <w:webHidden/>
          </w:rPr>
          <w:tab/>
        </w:r>
        <w:r>
          <w:rPr>
            <w:noProof/>
            <w:webHidden/>
          </w:rPr>
          <w:fldChar w:fldCharType="begin"/>
        </w:r>
        <w:r>
          <w:rPr>
            <w:noProof/>
            <w:webHidden/>
          </w:rPr>
          <w:instrText xml:space="preserve"> PAGEREF _Toc176985850 \h </w:instrText>
        </w:r>
        <w:r>
          <w:rPr>
            <w:noProof/>
            <w:webHidden/>
          </w:rPr>
        </w:r>
        <w:r>
          <w:rPr>
            <w:noProof/>
            <w:webHidden/>
          </w:rPr>
          <w:fldChar w:fldCharType="separate"/>
        </w:r>
        <w:r>
          <w:rPr>
            <w:noProof/>
            <w:webHidden/>
          </w:rPr>
          <w:t>55</w:t>
        </w:r>
        <w:r>
          <w:rPr>
            <w:noProof/>
            <w:webHidden/>
          </w:rPr>
          <w:fldChar w:fldCharType="end"/>
        </w:r>
      </w:hyperlink>
    </w:p>
    <w:p w14:paraId="101E2864" w14:textId="76BDD20D"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51" w:history="1">
        <w:r w:rsidRPr="008872E9">
          <w:rPr>
            <w:rStyle w:val="Hyperlink"/>
          </w:rPr>
          <w:t>10.2.1.</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PySyft</w:t>
        </w:r>
        <w:r>
          <w:rPr>
            <w:noProof/>
            <w:webHidden/>
          </w:rPr>
          <w:tab/>
        </w:r>
        <w:r>
          <w:rPr>
            <w:noProof/>
            <w:webHidden/>
          </w:rPr>
          <w:fldChar w:fldCharType="begin"/>
        </w:r>
        <w:r>
          <w:rPr>
            <w:noProof/>
            <w:webHidden/>
          </w:rPr>
          <w:instrText xml:space="preserve"> PAGEREF _Toc176985851 \h </w:instrText>
        </w:r>
        <w:r>
          <w:rPr>
            <w:noProof/>
            <w:webHidden/>
          </w:rPr>
        </w:r>
        <w:r>
          <w:rPr>
            <w:noProof/>
            <w:webHidden/>
          </w:rPr>
          <w:fldChar w:fldCharType="separate"/>
        </w:r>
        <w:r>
          <w:rPr>
            <w:noProof/>
            <w:webHidden/>
          </w:rPr>
          <w:t>55</w:t>
        </w:r>
        <w:r>
          <w:rPr>
            <w:noProof/>
            <w:webHidden/>
          </w:rPr>
          <w:fldChar w:fldCharType="end"/>
        </w:r>
      </w:hyperlink>
    </w:p>
    <w:p w14:paraId="70004E6E" w14:textId="7E423D81"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52" w:history="1">
        <w:r w:rsidRPr="008872E9">
          <w:rPr>
            <w:rStyle w:val="Hyperlink"/>
          </w:rPr>
          <w:t>10.2.2.</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FATE</w:t>
        </w:r>
        <w:r>
          <w:rPr>
            <w:noProof/>
            <w:webHidden/>
          </w:rPr>
          <w:tab/>
        </w:r>
        <w:r>
          <w:rPr>
            <w:noProof/>
            <w:webHidden/>
          </w:rPr>
          <w:fldChar w:fldCharType="begin"/>
        </w:r>
        <w:r>
          <w:rPr>
            <w:noProof/>
            <w:webHidden/>
          </w:rPr>
          <w:instrText xml:space="preserve"> PAGEREF _Toc176985852 \h </w:instrText>
        </w:r>
        <w:r>
          <w:rPr>
            <w:noProof/>
            <w:webHidden/>
          </w:rPr>
        </w:r>
        <w:r>
          <w:rPr>
            <w:noProof/>
            <w:webHidden/>
          </w:rPr>
          <w:fldChar w:fldCharType="separate"/>
        </w:r>
        <w:r>
          <w:rPr>
            <w:noProof/>
            <w:webHidden/>
          </w:rPr>
          <w:t>55</w:t>
        </w:r>
        <w:r>
          <w:rPr>
            <w:noProof/>
            <w:webHidden/>
          </w:rPr>
          <w:fldChar w:fldCharType="end"/>
        </w:r>
      </w:hyperlink>
    </w:p>
    <w:p w14:paraId="56CDC473" w14:textId="34005873"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53" w:history="1">
        <w:r w:rsidRPr="008872E9">
          <w:rPr>
            <w:rStyle w:val="Hyperlink"/>
          </w:rPr>
          <w:t>10.2.3.</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Flower</w:t>
        </w:r>
        <w:r>
          <w:rPr>
            <w:noProof/>
            <w:webHidden/>
          </w:rPr>
          <w:tab/>
        </w:r>
        <w:r>
          <w:rPr>
            <w:noProof/>
            <w:webHidden/>
          </w:rPr>
          <w:fldChar w:fldCharType="begin"/>
        </w:r>
        <w:r>
          <w:rPr>
            <w:noProof/>
            <w:webHidden/>
          </w:rPr>
          <w:instrText xml:space="preserve"> PAGEREF _Toc176985853 \h </w:instrText>
        </w:r>
        <w:r>
          <w:rPr>
            <w:noProof/>
            <w:webHidden/>
          </w:rPr>
        </w:r>
        <w:r>
          <w:rPr>
            <w:noProof/>
            <w:webHidden/>
          </w:rPr>
          <w:fldChar w:fldCharType="separate"/>
        </w:r>
        <w:r>
          <w:rPr>
            <w:noProof/>
            <w:webHidden/>
          </w:rPr>
          <w:t>56</w:t>
        </w:r>
        <w:r>
          <w:rPr>
            <w:noProof/>
            <w:webHidden/>
          </w:rPr>
          <w:fldChar w:fldCharType="end"/>
        </w:r>
      </w:hyperlink>
    </w:p>
    <w:p w14:paraId="2EF65E99" w14:textId="40CAD854"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54" w:history="1">
        <w:r w:rsidRPr="008872E9">
          <w:rPr>
            <w:rStyle w:val="Hyperlink"/>
          </w:rPr>
          <w:t>10.2.4.</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FedML</w:t>
        </w:r>
        <w:r>
          <w:rPr>
            <w:noProof/>
            <w:webHidden/>
          </w:rPr>
          <w:tab/>
        </w:r>
        <w:r>
          <w:rPr>
            <w:noProof/>
            <w:webHidden/>
          </w:rPr>
          <w:fldChar w:fldCharType="begin"/>
        </w:r>
        <w:r>
          <w:rPr>
            <w:noProof/>
            <w:webHidden/>
          </w:rPr>
          <w:instrText xml:space="preserve"> PAGEREF _Toc176985854 \h </w:instrText>
        </w:r>
        <w:r>
          <w:rPr>
            <w:noProof/>
            <w:webHidden/>
          </w:rPr>
        </w:r>
        <w:r>
          <w:rPr>
            <w:noProof/>
            <w:webHidden/>
          </w:rPr>
          <w:fldChar w:fldCharType="separate"/>
        </w:r>
        <w:r>
          <w:rPr>
            <w:noProof/>
            <w:webHidden/>
          </w:rPr>
          <w:t>57</w:t>
        </w:r>
        <w:r>
          <w:rPr>
            <w:noProof/>
            <w:webHidden/>
          </w:rPr>
          <w:fldChar w:fldCharType="end"/>
        </w:r>
      </w:hyperlink>
    </w:p>
    <w:p w14:paraId="3C97DFDC" w14:textId="07176451" w:rsidR="00932450" w:rsidRDefault="00932450">
      <w:pPr>
        <w:pStyle w:val="TOC3"/>
        <w:rPr>
          <w:rFonts w:asciiTheme="minorHAnsi" w:eastAsiaTheme="minorEastAsia" w:hAnsiTheme="minorHAnsi" w:cstheme="minorBidi"/>
          <w:i w:val="0"/>
          <w:noProof/>
          <w:kern w:val="2"/>
          <w:sz w:val="24"/>
          <w:szCs w:val="24"/>
          <w:lang w:eastAsia="en-IE"/>
          <w14:ligatures w14:val="standardContextual"/>
        </w:rPr>
      </w:pPr>
      <w:hyperlink w:anchor="_Toc176985855" w:history="1">
        <w:r w:rsidRPr="008872E9">
          <w:rPr>
            <w:rStyle w:val="Hyperlink"/>
          </w:rPr>
          <w:t>10.2.5.</w:t>
        </w:r>
        <w:r>
          <w:rPr>
            <w:rFonts w:asciiTheme="minorHAnsi" w:eastAsiaTheme="minorEastAsia" w:hAnsiTheme="minorHAnsi" w:cstheme="minorBidi"/>
            <w:i w:val="0"/>
            <w:noProof/>
            <w:kern w:val="2"/>
            <w:sz w:val="24"/>
            <w:szCs w:val="24"/>
            <w:lang w:eastAsia="en-IE"/>
            <w14:ligatures w14:val="standardContextual"/>
          </w:rPr>
          <w:tab/>
        </w:r>
        <w:r w:rsidRPr="008872E9">
          <w:rPr>
            <w:rStyle w:val="Hyperlink"/>
          </w:rPr>
          <w:t>TensorFlow Federated</w:t>
        </w:r>
        <w:r>
          <w:rPr>
            <w:noProof/>
            <w:webHidden/>
          </w:rPr>
          <w:tab/>
        </w:r>
        <w:r>
          <w:rPr>
            <w:noProof/>
            <w:webHidden/>
          </w:rPr>
          <w:fldChar w:fldCharType="begin"/>
        </w:r>
        <w:r>
          <w:rPr>
            <w:noProof/>
            <w:webHidden/>
          </w:rPr>
          <w:instrText xml:space="preserve"> PAGEREF _Toc176985855 \h </w:instrText>
        </w:r>
        <w:r>
          <w:rPr>
            <w:noProof/>
            <w:webHidden/>
          </w:rPr>
        </w:r>
        <w:r>
          <w:rPr>
            <w:noProof/>
            <w:webHidden/>
          </w:rPr>
          <w:fldChar w:fldCharType="separate"/>
        </w:r>
        <w:r>
          <w:rPr>
            <w:noProof/>
            <w:webHidden/>
          </w:rPr>
          <w:t>57</w:t>
        </w:r>
        <w:r>
          <w:rPr>
            <w:noProof/>
            <w:webHidden/>
          </w:rPr>
          <w:fldChar w:fldCharType="end"/>
        </w:r>
      </w:hyperlink>
    </w:p>
    <w:p w14:paraId="0035C267" w14:textId="2973D151" w:rsidR="00042F6D" w:rsidRDefault="00102E46" w:rsidP="00EF65CF">
      <w:pPr>
        <w:pStyle w:val="Heading1"/>
      </w:pPr>
      <w:r w:rsidRPr="005B5A0D">
        <w:rPr>
          <w:rFonts w:cs="Arial"/>
          <w:szCs w:val="22"/>
        </w:rPr>
        <w:fldChar w:fldCharType="end"/>
      </w:r>
      <w:bookmarkStart w:id="2" w:name="_Toc176985774"/>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MA</w:t>
            </w:r>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WAvg</w:t>
            </w:r>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upyter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6985775"/>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r w:rsidRPr="007E747D">
        <w:rPr>
          <w:i/>
          <w:iCs/>
        </w:rPr>
        <w:t>FedProx</w:t>
      </w:r>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985776"/>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985777"/>
      <w:r>
        <w:lastRenderedPageBreak/>
        <w:t>1.</w:t>
      </w:r>
      <w:r>
        <w:tab/>
        <w:t>Introduction</w:t>
      </w:r>
      <w:bookmarkEnd w:id="5"/>
    </w:p>
    <w:p w14:paraId="529938ED" w14:textId="77777777" w:rsidR="00042F6D" w:rsidRDefault="00042F6D" w:rsidP="00E9466F">
      <w:pPr>
        <w:pStyle w:val="Heading2"/>
      </w:pPr>
      <w:bookmarkStart w:id="6" w:name="_Toc176985778"/>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6985779"/>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6985780"/>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r w:rsidRPr="00BF143F">
        <w:rPr>
          <w:i/>
          <w:iCs/>
        </w:rPr>
        <w:t>PySyft</w:t>
      </w:r>
      <w:r>
        <w:t xml:space="preserve">, </w:t>
      </w:r>
      <w:r w:rsidRPr="00BF143F">
        <w:rPr>
          <w:i/>
          <w:iCs/>
        </w:rPr>
        <w:t>FATE</w:t>
      </w:r>
      <w:r>
        <w:t xml:space="preserve">, </w:t>
      </w:r>
      <w:r w:rsidRPr="006C0908">
        <w:rPr>
          <w:i/>
          <w:iCs/>
        </w:rPr>
        <w:t>Flower</w:t>
      </w:r>
      <w:r>
        <w:t xml:space="preserve">, </w:t>
      </w:r>
      <w:r w:rsidRPr="00BF143F">
        <w:rPr>
          <w:i/>
          <w:iCs/>
        </w:rPr>
        <w:t>FedML</w:t>
      </w:r>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6985781"/>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w:t>
      </w:r>
      <w:r>
        <w:rPr>
          <w:b/>
          <w:bCs/>
        </w:rPr>
        <w:t>two</w:t>
      </w:r>
      <w:r>
        <w:rPr>
          <w:b/>
          <w:bCs/>
        </w:rPr>
        <w:t xml:space="preserve">: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Chapter t</w:t>
      </w:r>
      <w:r>
        <w:rPr>
          <w:b/>
          <w:bCs/>
        </w:rPr>
        <w:t>hree</w:t>
      </w:r>
      <w:r>
        <w:rPr>
          <w:b/>
          <w:bCs/>
        </w:rPr>
        <w:t xml:space="preserv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w:t>
      </w:r>
      <w:r>
        <w:rPr>
          <w:b/>
          <w:bCs/>
        </w:rPr>
        <w:t>four</w:t>
      </w:r>
      <w:r>
        <w:rPr>
          <w:b/>
          <w:bCs/>
        </w:rPr>
        <w:t xml:space="preserve">: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w:t>
      </w:r>
      <w:r>
        <w:rPr>
          <w:b/>
          <w:bCs/>
        </w:rPr>
        <w:t>five</w:t>
      </w:r>
      <w:r>
        <w:rPr>
          <w:b/>
          <w:bCs/>
        </w:rPr>
        <w:t xml:space="preserve">: </w:t>
      </w:r>
      <w:r w:rsidR="00B609DC" w:rsidRPr="00B609DC">
        <w:t>begins the experimentation phase. It first determines what constitutes a popular framework by analy</w:t>
      </w:r>
      <w:r w:rsidR="00B609DC">
        <w:t>s</w:t>
      </w:r>
      <w:r w:rsidR="00B609DC" w:rsidRPr="00B609DC">
        <w:t xml:space="preserve">ing GitHub statistics. Frameworks such as PySyft, FATE, Flower, FedML,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 xml:space="preserve">Chapter </w:t>
      </w:r>
      <w:r w:rsidRPr="00874142">
        <w:rPr>
          <w:b/>
          <w:bCs/>
        </w:rPr>
        <w:t>seven</w:t>
      </w:r>
      <w:r w:rsidRPr="00874142">
        <w:rPr>
          <w:b/>
          <w:bCs/>
        </w:rPr>
        <w:t>:</w:t>
      </w:r>
      <w:r>
        <w:t xml:space="preserve"> </w:t>
      </w:r>
      <w:r>
        <w:t xml:space="preserve">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6985782"/>
      <w:r>
        <w:lastRenderedPageBreak/>
        <w:t>2.</w:t>
      </w:r>
      <w:r>
        <w:tab/>
        <w:t>Background</w:t>
      </w:r>
      <w:bookmarkEnd w:id="10"/>
    </w:p>
    <w:p w14:paraId="7A84119A" w14:textId="77777777" w:rsidR="00042F6D" w:rsidRDefault="00042F6D" w:rsidP="00E9466F">
      <w:pPr>
        <w:pStyle w:val="Heading2"/>
      </w:pPr>
      <w:bookmarkStart w:id="11" w:name="_Toc176985783"/>
      <w:r>
        <w:t>2.1.</w:t>
      </w:r>
      <w:r>
        <w:tab/>
        <w:t>What is Federated Learning</w:t>
      </w:r>
      <w:bookmarkEnd w:id="11"/>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6985784"/>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6985785"/>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6985786"/>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6985787"/>
      <w:r>
        <w:t>2.3.</w:t>
      </w:r>
      <w:r>
        <w:tab/>
        <w:t>Categorization of Federated Learning</w:t>
      </w:r>
      <w:bookmarkEnd w:id="15"/>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6" w:name="_Toc176985788"/>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6985789"/>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6985790"/>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6985791"/>
      <w:r>
        <w:t>2.4.</w:t>
      </w:r>
      <w:r>
        <w:tab/>
        <w:t>Federated Learning vs Distributed Machine Learning</w:t>
      </w:r>
      <w:bookmarkEnd w:id="19"/>
    </w:p>
    <w:p w14:paraId="6B8760E3" w14:textId="70A5FDAE"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rsidR="00486E60">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fldChar w:fldCharType="separate"/>
      </w:r>
      <w:r w:rsidR="00486E60" w:rsidRPr="00486E60">
        <w:rPr>
          <w:rFonts w:cs="Arial"/>
          <w:kern w:val="0"/>
        </w:rPr>
        <w:t xml:space="preserve">(Li </w:t>
      </w:r>
      <w:r w:rsidR="00486E60" w:rsidRPr="00486E60">
        <w:rPr>
          <w:rFonts w:cs="Arial"/>
          <w:i/>
          <w:iCs/>
          <w:kern w:val="0"/>
        </w:rPr>
        <w:t>et al.</w:t>
      </w:r>
      <w:r w:rsidR="00486E60" w:rsidRPr="00486E60">
        <w:rPr>
          <w:rFonts w:cs="Arial"/>
          <w:kern w:val="0"/>
        </w:rPr>
        <w:t>,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6985792"/>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6985793"/>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2C33AC">
        <w:rPr>
          <w:i/>
          <w:iCs/>
        </w:rPr>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6985794"/>
      <w:r>
        <w:t>3.1.1.</w:t>
      </w:r>
      <w:r>
        <w:tab/>
        <w:t>PySyft, FATE, Flower FedML and TensorFlow Federated</w:t>
      </w:r>
      <w:bookmarkEnd w:id="22"/>
    </w:p>
    <w:p w14:paraId="6C12DFDD" w14:textId="77777777" w:rsidR="009A17F1" w:rsidRDefault="009A17F1" w:rsidP="003C4000">
      <w:pPr>
        <w:pStyle w:val="BodyText"/>
      </w:pPr>
      <w:r>
        <w:t xml:space="preserve">Ziller </w:t>
      </w:r>
      <w:r w:rsidRPr="003C4000">
        <w:rPr>
          <w:i/>
          <w:iCs/>
        </w:rPr>
        <w:t>et al.,</w:t>
      </w:r>
      <w:r>
        <w:t xml:space="preserve"> (2021) introduced </w:t>
      </w:r>
      <w:r w:rsidRPr="003C4000">
        <w:rPr>
          <w:i/>
          <w:iCs/>
        </w:rPr>
        <w:t>PySyft</w:t>
      </w:r>
      <w:r>
        <w:t xml:space="preserve"> a multi-language library that facilitates secure and private ML. It was developed by the OpenMined community with the objective of making FL data science more accessible through Python bindings and user-friendly interfaces. </w:t>
      </w:r>
      <w:r w:rsidRPr="003C4000">
        <w:rPr>
          <w:i/>
          <w:iCs/>
        </w:rPr>
        <w:t>PySyft</w:t>
      </w:r>
      <w:r>
        <w:t xml:space="preserve"> uses libraries like </w:t>
      </w:r>
      <w:r w:rsidRPr="003C4000">
        <w:rPr>
          <w:i/>
          <w:iCs/>
        </w:rPr>
        <w:t>PyTorch</w:t>
      </w:r>
      <w:r>
        <w:t xml:space="preserve"> and TensorFlow with additional capabilities. Comparing it with other frameworks like TFF and </w:t>
      </w:r>
      <w:r w:rsidRPr="003C4000">
        <w:rPr>
          <w:i/>
          <w:iCs/>
        </w:rPr>
        <w:t>PaddleFL</w:t>
      </w:r>
      <w:r>
        <w:t xml:space="preserve">; </w:t>
      </w:r>
      <w:r w:rsidRPr="003C4000">
        <w:rPr>
          <w:i/>
          <w:iCs/>
        </w:rPr>
        <w:t>PySyft</w:t>
      </w:r>
      <w:r>
        <w:t xml:space="preserve"> offers detailed building blocks, allowing developers to implement FL efficiently. Also compared to Flower that supports heterogeneous client environments and offers tools for mobile and edge devices, claiming and advantage over </w:t>
      </w:r>
      <w:r w:rsidRPr="003C4000">
        <w:rPr>
          <w:i/>
          <w:iCs/>
        </w:rPr>
        <w:t>PySyft</w:t>
      </w:r>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r w:rsidRPr="009A1BC3">
        <w:rPr>
          <w:i/>
          <w:iCs/>
        </w:rPr>
        <w:t>FedML</w:t>
      </w:r>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r w:rsidRPr="009A1BC3">
        <w:rPr>
          <w:i/>
          <w:iCs/>
        </w:rPr>
        <w:t>PyTorch</w:t>
      </w:r>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Pr="009A1BC3">
        <w:rPr>
          <w:i/>
          <w:iCs/>
        </w:rPr>
        <w:t>FedML-API</w:t>
      </w:r>
      <w:r>
        <w:t xml:space="preserve">, and low-level functionality in the part represented by </w:t>
      </w:r>
      <w:r w:rsidRPr="009A1BC3">
        <w:rPr>
          <w:i/>
          <w:iCs/>
        </w:rPr>
        <w:t>FedML-Core</w:t>
      </w:r>
      <w:r>
        <w:t xml:space="preserve">. This makes it easier for the users to program distributed algorithms. It also has an on-device training capability for smartphones with cryptographic techniques to guarantee privacy, security, and robustness called </w:t>
      </w:r>
      <w:r w:rsidRPr="009A1BC3">
        <w:rPr>
          <w:i/>
          <w:iCs/>
        </w:rPr>
        <w:t>FedML-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6985795"/>
      <w:r>
        <w:t>3.1.2.</w:t>
      </w:r>
      <w:r>
        <w:tab/>
      </w:r>
      <w:r w:rsidRPr="003C4000">
        <w:t>OpenFL, NVIDIA, PaddleFL, Substra</w:t>
      </w:r>
      <w:r>
        <w:t xml:space="preserve"> and FLGo</w:t>
      </w:r>
      <w:bookmarkEnd w:id="23"/>
    </w:p>
    <w:p w14:paraId="6DEE9852" w14:textId="6C6DEA74" w:rsidR="00392FD9" w:rsidRDefault="00392FD9" w:rsidP="00392FD9">
      <w:pPr>
        <w:pStyle w:val="BodyText"/>
      </w:pPr>
      <w:r>
        <w:t xml:space="preserve">Another innovative framework </w:t>
      </w:r>
      <w:r w:rsidRPr="00392FD9">
        <w:rPr>
          <w:i/>
          <w:iCs/>
        </w:rPr>
        <w:t>OpenFL</w:t>
      </w:r>
      <w:r>
        <w:t xml:space="preserve"> (Reina </w:t>
      </w:r>
      <w:r w:rsidRPr="00392FD9">
        <w:rPr>
          <w:i/>
          <w:iCs/>
        </w:rPr>
        <w:t>et al.,</w:t>
      </w:r>
      <w:r>
        <w:t xml:space="preserve"> 2022) 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TFF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Pr="00392FD9">
        <w:rPr>
          <w:i/>
          <w:iCs/>
        </w:rPr>
        <w:t>PyTorch</w:t>
      </w:r>
      <w:r>
        <w:t xml:space="preserve">, </w:t>
      </w:r>
      <w:r w:rsidRPr="00392FD9">
        <w:rPr>
          <w:i/>
          <w:iCs/>
        </w:rPr>
        <w:t>TensorFlow</w:t>
      </w:r>
      <w:r>
        <w:t xml:space="preserve">, and </w:t>
      </w:r>
      <w:r w:rsidRPr="00392FD9">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PaddleFL is an open-source federated learning framework developed by </w:t>
      </w:r>
      <w:r w:rsidRPr="00392FD9">
        <w:rPr>
          <w:i/>
          <w:iCs/>
        </w:rPr>
        <w:t>PaddlePaddle</w:t>
      </w:r>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Pr="00EA7115">
        <w:rPr>
          <w:i/>
          <w:iCs/>
        </w:rPr>
        <w:t>PaddleFL</w:t>
      </w:r>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Pr="00EA7115">
        <w:rPr>
          <w:i/>
          <w:iCs/>
        </w:rPr>
        <w:t>PaddleFL</w:t>
      </w:r>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r w:rsidRPr="00EA7115">
        <w:rPr>
          <w:i/>
          <w:iCs/>
        </w:rPr>
        <w:t>Substra</w:t>
      </w:r>
      <w:r>
        <w:t xml:space="preserve"> as a framework designed to make machine learning both collaborative and secure. They developed Substra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Substra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r w:rsidRPr="005D5F64">
        <w:rPr>
          <w:i/>
          <w:iCs/>
        </w:rPr>
        <w:t>FLGo</w:t>
      </w:r>
      <w:r>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Pr="005D5F64">
        <w:rPr>
          <w:i/>
          <w:iCs/>
        </w:rPr>
        <w:t>FLGo</w:t>
      </w:r>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Pr="005D5F64">
        <w:rPr>
          <w:i/>
          <w:iCs/>
        </w:rPr>
        <w:t>FLGo</w:t>
      </w:r>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6985796"/>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6985797"/>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6985798"/>
      <w:r>
        <w:t>3.2.2.</w:t>
      </w:r>
      <w:r>
        <w:tab/>
        <w:t>FedProx</w:t>
      </w:r>
      <w:bookmarkEnd w:id="26"/>
    </w:p>
    <w:p w14:paraId="57E0AE15" w14:textId="24DD0258" w:rsidR="00BB668D" w:rsidRDefault="00BB668D" w:rsidP="00CB295E">
      <w:pPr>
        <w:pStyle w:val="BodyText"/>
      </w:pPr>
      <w:r>
        <w:t xml:space="preserve">In short, </w:t>
      </w:r>
      <w:r w:rsidRPr="00A50DEB">
        <w:rPr>
          <w:i/>
          <w:iCs/>
        </w:rPr>
        <w:t>FedProx</w:t>
      </w:r>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r w:rsidR="00515550">
        <w:rPr>
          <w:i/>
          <w:iCs/>
        </w:rPr>
        <w:t>FedProx</w:t>
      </w:r>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6985799"/>
      <w:r>
        <w:t>3.2.3.</w:t>
      </w:r>
      <w:r>
        <w:tab/>
        <w:t>FedMA</w:t>
      </w:r>
      <w:bookmarkEnd w:id="27"/>
    </w:p>
    <w:p w14:paraId="1E5708DD" w14:textId="14F3D790" w:rsidR="00820377" w:rsidRDefault="00820377" w:rsidP="00515550">
      <w:pPr>
        <w:pStyle w:val="BodyText"/>
      </w:pPr>
      <w:r>
        <w:t xml:space="preserve">The challenge in solving through the development of </w:t>
      </w:r>
      <w:r w:rsidRPr="00515550">
        <w:rPr>
          <w:i/>
          <w:iCs/>
        </w:rPr>
        <w:t>FedMA</w:t>
      </w:r>
      <w:r>
        <w:t xml:space="preserve">, or Federated Matched Averaging (Wang </w:t>
      </w:r>
      <w:r w:rsidRPr="00515550">
        <w:rPr>
          <w:i/>
          <w:iCs/>
        </w:rPr>
        <w:t>et al.,</w:t>
      </w:r>
      <w:r>
        <w:t xml:space="preserve"> 2020),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r w:rsidR="0030355F">
        <w:rPr>
          <w:i/>
          <w:iCs/>
        </w:rPr>
        <w:t>FedMA</w:t>
      </w:r>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8" w:name="_Toc176985800"/>
      <w:r>
        <w:t>3.2.4.</w:t>
      </w:r>
      <w:r>
        <w:tab/>
        <w:t>SecureBoost</w:t>
      </w:r>
      <w:bookmarkEnd w:id="28"/>
    </w:p>
    <w:p w14:paraId="492339D9" w14:textId="77777777" w:rsidR="00EF040C" w:rsidRDefault="00EF040C" w:rsidP="0030355F">
      <w:pPr>
        <w:pStyle w:val="BodyText"/>
      </w:pPr>
      <w:r w:rsidRPr="0073203A">
        <w:rPr>
          <w:i/>
          <w:iCs/>
        </w:rPr>
        <w:t>SecureBoost</w:t>
      </w:r>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Hessian values which are used for splits among the parties. </w:t>
      </w:r>
      <w:r w:rsidRPr="000452AF">
        <w:rPr>
          <w:i/>
          <w:iCs/>
        </w:rPr>
        <w:t>SecureBoost</w:t>
      </w:r>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6985801"/>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6985802"/>
      <w:r>
        <w:lastRenderedPageBreak/>
        <w:t>3.3.</w:t>
      </w:r>
      <w:r>
        <w:tab/>
        <w:t>Real World Federated Learning Settings</w:t>
      </w:r>
      <w:bookmarkEnd w:id="30"/>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r w:rsidRPr="00823E13">
        <w:rPr>
          <w:i/>
          <w:iCs/>
        </w:rPr>
        <w:t>FedBABU</w:t>
      </w:r>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6985803"/>
      <w:r>
        <w:t>3.4.</w:t>
      </w:r>
      <w:r>
        <w:tab/>
        <w:t>Federated Learning Datasets</w:t>
      </w:r>
      <w:bookmarkEnd w:id="31"/>
    </w:p>
    <w:p w14:paraId="1AE351BB" w14:textId="38319FE2"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r w:rsidRPr="00EA2DE7">
        <w:rPr>
          <w:i/>
          <w:iCs/>
        </w:rPr>
        <w:t>MN</w:t>
      </w:r>
      <w:r w:rsidR="00B328AC">
        <w:rPr>
          <w:i/>
          <w:iCs/>
        </w:rPr>
        <w:t>I</w:t>
      </w:r>
      <w:r w:rsidR="0056480C">
        <w:rPr>
          <w:i/>
          <w:iCs/>
        </w:rPr>
        <w:t>un</w:t>
      </w:r>
      <w:r w:rsidRPr="00EA2DE7">
        <w:rPr>
          <w:i/>
          <w:iCs/>
        </w:rPr>
        <w:t>ST</w:t>
      </w:r>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6985804"/>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r w:rsidRPr="0079454C">
        <w:rPr>
          <w:i/>
          <w:iCs/>
        </w:rPr>
        <w:t>Gunicorn</w:t>
      </w:r>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r w:rsidRPr="007A0923">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0541D6">
        <w:rPr>
          <w:i/>
          <w:iCs/>
        </w:rPr>
        <w:t>StateManager</w:t>
      </w:r>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r>
        <w:t xml:space="preserve">Lathkar,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Pr="000541D6">
        <w:rPr>
          <w:i/>
          <w:iCs/>
        </w:rPr>
        <w:t>cURL</w:t>
      </w:r>
      <w:r>
        <w:t xml:space="preserve"> and Postman for API validation and further covered </w:t>
      </w:r>
      <w:r w:rsidRPr="002A113C">
        <w:rPr>
          <w:i/>
          <w:iCs/>
        </w:rPr>
        <w:t>Flask-RESTful</w:t>
      </w:r>
      <w:r>
        <w:t xml:space="preserve">, an extension of </w:t>
      </w:r>
      <w:r w:rsidRPr="002A113C">
        <w:rPr>
          <w:i/>
          <w:iCs/>
        </w:rPr>
        <w:t>Flask</w:t>
      </w:r>
      <w:r>
        <w:t xml:space="preserve"> for structure and modular development of APIs. There are a few practical examples in the course: one in making a simple API for managing a book collection with the implementation of CRUD operations and testing using </w:t>
      </w:r>
      <w:r w:rsidRPr="002A113C">
        <w:rPr>
          <w:i/>
          <w:iCs/>
        </w:rPr>
        <w:t>Postman</w:t>
      </w:r>
      <w:r>
        <w:t xml:space="preserve"> and </w:t>
      </w:r>
      <w:r w:rsidRPr="000541D6">
        <w:rPr>
          <w:i/>
          <w:iCs/>
        </w:rPr>
        <w:t>cURL</w:t>
      </w:r>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r w:rsidRPr="002A113C">
        <w:rPr>
          <w:i/>
          <w:iCs/>
        </w:rPr>
        <w:t>Procfile</w:t>
      </w:r>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r w:rsidRPr="000541D6">
        <w:rPr>
          <w:i/>
          <w:iCs/>
        </w:rPr>
        <w:t>uWSGI</w:t>
      </w:r>
      <w:r>
        <w:t xml:space="preserve"> and </w:t>
      </w:r>
      <w:r w:rsidRPr="000541D6">
        <w:rPr>
          <w:i/>
          <w:iCs/>
        </w:rPr>
        <w:t>Nginx</w:t>
      </w:r>
      <w:r>
        <w:t xml:space="preserve"> in handling </w:t>
      </w:r>
      <w:r w:rsidRPr="002A113C">
        <w:rPr>
          <w:i/>
          <w:iCs/>
        </w:rPr>
        <w:t>HTTP</w:t>
      </w:r>
      <w:r>
        <w:t xml:space="preserve"> requests. It discusses the choice of host toward an adequate environment that will best suit the needs of an application and scaling.</w:t>
      </w:r>
    </w:p>
    <w:p w14:paraId="77AE2A0D" w14:textId="20401587" w:rsidR="00E7195E" w:rsidRPr="00E7195E" w:rsidRDefault="00E7195E" w:rsidP="0030355F">
      <w:pPr>
        <w:pStyle w:val="BodyText"/>
      </w:pPr>
      <w:r>
        <w:lastRenderedPageBreak/>
        <w:t>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6985805"/>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6985806"/>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6985807"/>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r w:rsidRPr="0011485A">
        <w:rPr>
          <w:i/>
          <w:iCs/>
        </w:rPr>
        <w:t>PySyft, FATE, Flower, FedML</w:t>
      </w:r>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6985808"/>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6985809"/>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6985810"/>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6EEC557C">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6985811"/>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6985812"/>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34FD4BEC"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TensorFlow Datasets, 2010), and the pneumonia chest x-ray dataset, which is publicly available through the </w:t>
      </w:r>
      <w:r w:rsidR="00456ECA">
        <w:t>RSNA</w:t>
      </w:r>
      <w:r w:rsidR="00272438" w:rsidRPr="00272438">
        <w:t xml:space="preserve"> (www.rsna.org, 2018). The MNIST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6985813"/>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6985814"/>
      <w:r>
        <w:t>5.1.</w:t>
      </w:r>
      <w:r>
        <w:tab/>
        <w:t>PySyft</w:t>
      </w:r>
      <w:bookmarkEnd w:id="46"/>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6985815"/>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SecureBoost</w:t>
      </w:r>
      <w:r>
        <w:t xml:space="preserve"> tutorial makes use of FATE's </w:t>
      </w:r>
      <w:r w:rsidRPr="00601818">
        <w:rPr>
          <w:i/>
          <w:iCs/>
        </w:rPr>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6985816"/>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601818">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601818">
        <w:rPr>
          <w:i/>
          <w:iCs/>
        </w:rPr>
        <w:t>PySyft</w:t>
      </w:r>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6985817"/>
      <w:r>
        <w:t>5.4.</w:t>
      </w:r>
      <w:r>
        <w:tab/>
        <w:t>FedML</w:t>
      </w:r>
      <w:bookmarkEnd w:id="49"/>
    </w:p>
    <w:p w14:paraId="2278E56D" w14:textId="29BB8478" w:rsidR="00CA12D4" w:rsidRDefault="00CA12D4" w:rsidP="00B14850">
      <w:pPr>
        <w:pStyle w:val="BodyText"/>
      </w:pPr>
      <w:r w:rsidRPr="00601818">
        <w:rPr>
          <w:i/>
          <w:iCs/>
        </w:rPr>
        <w:t>FedML</w:t>
      </w:r>
      <w:r>
        <w:t xml:space="preserve"> offers clear documentation and tutorials for deploying its experiments (FedML,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r w:rsidRPr="002F18EA">
        <w:rPr>
          <w:i/>
          <w:iCs/>
        </w:rPr>
        <w:t>PySyft</w:t>
      </w:r>
      <w:r>
        <w:t xml:space="preserve">, </w:t>
      </w:r>
      <w:r w:rsidRPr="002F18EA">
        <w:rPr>
          <w:i/>
          <w:iCs/>
        </w:rPr>
        <w:t>FATE</w:t>
      </w:r>
      <w:r>
        <w:t xml:space="preserve">, and </w:t>
      </w:r>
      <w:r w:rsidRPr="002F18EA">
        <w:rPr>
          <w:i/>
          <w:iCs/>
        </w:rPr>
        <w:t>Flower</w:t>
      </w:r>
      <w:r>
        <w:t xml:space="preserve">, </w:t>
      </w:r>
      <w:r w:rsidRPr="002F18EA">
        <w:rPr>
          <w:i/>
          <w:iCs/>
        </w:rPr>
        <w:t>FedML</w:t>
      </w:r>
      <w:r>
        <w:t xml:space="preserve"> offers a platform for project management (open.fedml.ai); however, this feature was not evaluated due to time constraints. After evaluation, </w:t>
      </w:r>
      <w:r w:rsidRPr="002F18EA">
        <w:rPr>
          <w:i/>
          <w:iCs/>
        </w:rPr>
        <w:t>FedML</w:t>
      </w:r>
      <w:r>
        <w:t xml:space="preserve"> appears to be the closest to real-world settings, as evidenced by its GitHub repository.</w:t>
      </w:r>
    </w:p>
    <w:p w14:paraId="6C4F0B17" w14:textId="77777777" w:rsidR="00042F6D" w:rsidRDefault="00042F6D" w:rsidP="00102E46">
      <w:pPr>
        <w:pStyle w:val="Heading2"/>
      </w:pPr>
      <w:bookmarkStart w:id="50" w:name="_Toc176985818"/>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r w:rsidRPr="00470F3D">
        <w:rPr>
          <w:i/>
          <w:iCs/>
        </w:rPr>
        <w:t>Colab</w:t>
      </w:r>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470F3D">
        <w:rPr>
          <w:i/>
          <w:iCs/>
        </w:rPr>
        <w:t>Keras</w:t>
      </w:r>
      <w:r>
        <w:t xml:space="preserve"> or </w:t>
      </w:r>
      <w:r w:rsidRPr="00470F3D">
        <w:rPr>
          <w:i/>
          <w:iCs/>
        </w:rPr>
        <w:t>non-Keras</w:t>
      </w:r>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r w:rsidRPr="00470F3D">
        <w:rPr>
          <w:i/>
          <w:iCs/>
        </w:rPr>
        <w:t xml:space="preserve">tf.keras </w:t>
      </w:r>
      <w:r>
        <w:t xml:space="preserve">and is wrapped with TFF </w:t>
      </w:r>
      <w:r w:rsidRPr="00470F3D">
        <w:rPr>
          <w:i/>
          <w:iCs/>
        </w:rPr>
        <w:t>tff.learning.models.VariableModel</w:t>
      </w:r>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r w:rsidRPr="00126DC7">
        <w:rPr>
          <w:i/>
          <w:iCs/>
        </w:rPr>
        <w:t>initialize_fn</w:t>
      </w:r>
      <w:r>
        <w:t xml:space="preserve"> and </w:t>
      </w:r>
      <w:r w:rsidRPr="00126DC7">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6985819"/>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r w:rsidRPr="00126DC7">
        <w:rPr>
          <w:i/>
          <w:iCs/>
        </w:rPr>
        <w:t>FedML</w:t>
      </w:r>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126DC7">
        <w:rPr>
          <w:i/>
          <w:iCs/>
        </w:rPr>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6985820"/>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256B3A">
        <w:rPr>
          <w:i/>
          <w:iCs/>
        </w:rPr>
        <w:t>FLServer/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6985821"/>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6985822"/>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6985823"/>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6985824"/>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6985825"/>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r w:rsidRPr="00C27F73">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6985826"/>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6985827"/>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6985828"/>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r w:rsidRPr="00DC3515">
        <w:rPr>
          <w:i/>
          <w:iCs/>
        </w:rPr>
        <w:t>Keras</w:t>
      </w:r>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6985829"/>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r w:rsidRPr="00DC3515">
        <w:rPr>
          <w:i/>
          <w:iCs/>
        </w:rPr>
        <w:t>Keras</w:t>
      </w:r>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6985830"/>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FedWAvg).</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0A1BFE02">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r w:rsidR="00E50811">
        <w:rPr>
          <w:i/>
          <w:iCs/>
        </w:rPr>
        <w:t>FedWAvg</w:t>
      </w:r>
      <w:r w:rsidR="00E50811">
        <w:t xml:space="preserve"> algorithm.</w:t>
      </w:r>
    </w:p>
    <w:p w14:paraId="2D968024" w14:textId="77777777" w:rsidR="00042F6D" w:rsidRDefault="00042F6D" w:rsidP="00102E46">
      <w:pPr>
        <w:pStyle w:val="Heading2"/>
      </w:pPr>
      <w:bookmarkStart w:id="66" w:name="_Toc176985831"/>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6985832"/>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r w:rsidRPr="00906262">
        <w:rPr>
          <w:i/>
          <w:iCs/>
        </w:rPr>
        <w:t>numpy</w:t>
      </w:r>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6985833"/>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6985834"/>
      <w:r>
        <w:lastRenderedPageBreak/>
        <w:t>7.</w:t>
      </w:r>
      <w:r>
        <w:tab/>
        <w:t>Results</w:t>
      </w:r>
      <w:bookmarkEnd w:id="69"/>
    </w:p>
    <w:p w14:paraId="2AAF6E14" w14:textId="2063285F"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6985835"/>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181311">
      <w:pPr>
        <w:pStyle w:val="Heading3"/>
      </w:pPr>
      <w:bookmarkStart w:id="71" w:name="_Toc176985836"/>
      <w:r>
        <w:lastRenderedPageBreak/>
        <w:t>7.1.1.</w:t>
      </w:r>
      <w:r>
        <w:tab/>
        <w:t>IID d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2" w:name="_Toc176985837"/>
      <w:r>
        <w:t>7.1.2.</w:t>
      </w:r>
      <w:r>
        <w:tab/>
        <w:t>Non-IID d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6985838"/>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4" w:name="_Toc176985839"/>
      <w:r>
        <w:t>7.2.1.</w:t>
      </w:r>
      <w:r>
        <w:tab/>
        <w:t>IID d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5" w:name="_Toc176985840"/>
      <w:r>
        <w:t>7.2.2.</w:t>
      </w:r>
      <w:r>
        <w:tab/>
        <w:t>Non-IID d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6985841"/>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6985842"/>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6985843"/>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6985844"/>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6985845"/>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6985846"/>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6985847"/>
      <w:r>
        <w:t>9.</w:t>
      </w:r>
      <w:r>
        <w:tab/>
        <w:t>References</w:t>
      </w:r>
      <w:bookmarkEnd w:id="83"/>
    </w:p>
    <w:p w14:paraId="056A1587" w14:textId="77777777" w:rsidR="00042F6D" w:rsidRDefault="00042F6D" w:rsidP="00102E46">
      <w:pPr>
        <w:pStyle w:val="Heading1"/>
      </w:pPr>
      <w:bookmarkStart w:id="84" w:name="_Toc176985848"/>
      <w:r>
        <w:t>10.</w:t>
      </w:r>
      <w:r>
        <w:tab/>
        <w:t>Annex</w:t>
      </w:r>
      <w:bookmarkEnd w:id="84"/>
    </w:p>
    <w:p w14:paraId="51C88554" w14:textId="77777777" w:rsidR="00042F6D" w:rsidRDefault="00042F6D" w:rsidP="00102E46">
      <w:pPr>
        <w:pStyle w:val="Heading2"/>
      </w:pPr>
      <w:bookmarkStart w:id="85" w:name="_Toc176985849"/>
      <w:r>
        <w:t>10.1.</w:t>
      </w:r>
      <w:r>
        <w:tab/>
        <w:t>Equipment and Software Configuration</w:t>
      </w:r>
      <w:bookmarkEnd w:id="85"/>
    </w:p>
    <w:p w14:paraId="14AFC494" w14:textId="77777777" w:rsidR="00042F6D" w:rsidRDefault="00042F6D" w:rsidP="00102E46">
      <w:pPr>
        <w:pStyle w:val="Heading2"/>
      </w:pPr>
      <w:bookmarkStart w:id="86" w:name="_Toc176985850"/>
      <w:r>
        <w:t>10.2.</w:t>
      </w:r>
      <w:r>
        <w:tab/>
        <w:t>Federated Learning Frameworks Implementation</w:t>
      </w:r>
      <w:bookmarkEnd w:id="86"/>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7" w:name="_Toc176985851"/>
      <w:r>
        <w:t>10.2.1.</w:t>
      </w:r>
      <w:r>
        <w:tab/>
        <w:t>PySyft</w:t>
      </w:r>
      <w:bookmarkEnd w:id="87"/>
    </w:p>
    <w:p w14:paraId="73BC0599" w14:textId="445135EA" w:rsidR="008A3E50" w:rsidRDefault="00F932BA" w:rsidP="00D1382B">
      <w:pPr>
        <w:pStyle w:val="BodyText"/>
      </w:pPr>
      <w:r>
        <w:t xml:space="preserve">A set of twelve tutorials in JN format were evaluated. </w:t>
      </w:r>
      <w:r w:rsidRPr="00D1382B">
        <w:t>PySyft</w:t>
      </w:r>
      <w:r>
        <w:t xml:space="preserve"> allows interaction using JN with its API. The version of </w:t>
      </w:r>
      <w:r w:rsidRPr="00D1382B">
        <w:t xml:space="preserve">syft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r w:rsidR="00A23430" w:rsidRPr="00D1382B">
        <w:t>Syft</w:t>
      </w:r>
      <w:r w:rsidR="00A23430">
        <w:t xml:space="preserve"> package code. Otherwise, it was not possible to change the credentials for the root user using the API.</w:t>
      </w:r>
      <w:r w:rsidR="00D1382B">
        <w:t xml:space="preserve"> </w:t>
      </w:r>
      <w:r w:rsidR="001B107B">
        <w:t>Once the server is launched by calling datasite_</w:t>
      </w:r>
      <w:r w:rsidR="001B107B" w:rsidRPr="00D1382B">
        <w:t>client</w:t>
      </w:r>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8" w:name="_Toc176985852"/>
      <w:r>
        <w:t>10.2.2.</w:t>
      </w:r>
      <w:r>
        <w:tab/>
        <w:t>FATE</w:t>
      </w:r>
      <w:bookmarkEnd w:id="88"/>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 xml:space="preserve">Hetero-SecureBoost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r w:rsidRPr="00D1382B">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9" w:name="_Hlk174049410"/>
      <w:r>
        <w:lastRenderedPageBreak/>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sidRPr="00D1382B">
        <w:t>csv_to_df</w:t>
      </w:r>
      <w:r>
        <w:t xml:space="preserve"> reads CSV files into FATE data frames. The run function handles the flows of training and prediction, working in the distinction between guest and host data. Finally, the script is called using the multiprocessor launcher of FATE.</w:t>
      </w:r>
      <w:bookmarkEnd w:id="89"/>
    </w:p>
    <w:p w14:paraId="3C7D9319" w14:textId="77777777" w:rsidR="00042F6D" w:rsidRDefault="00042F6D" w:rsidP="00102E46">
      <w:pPr>
        <w:pStyle w:val="Heading3"/>
      </w:pPr>
      <w:bookmarkStart w:id="90" w:name="_Toc176985853"/>
      <w:r>
        <w:t>10.2.3.</w:t>
      </w:r>
      <w:r>
        <w:tab/>
        <w:t>Flower</w:t>
      </w:r>
      <w:bookmarkEnd w:id="90"/>
    </w:p>
    <w:p w14:paraId="4381BCB6" w14:textId="77777777" w:rsidR="00A23596" w:rsidRDefault="00A23596" w:rsidP="00D1382B">
      <w:pPr>
        <w:pStyle w:val="BodyText"/>
      </w:pPr>
      <w:r>
        <w:t xml:space="preserve">This framework allows to experiment with many scenarios, example </w:t>
      </w:r>
      <w:r w:rsidRPr="00D1382B">
        <w:t xml:space="preserve">vertical-fl </w:t>
      </w:r>
      <w:r>
        <w:t xml:space="preserve">and </w:t>
      </w:r>
      <w:r w:rsidRPr="00D1382B">
        <w:t>pytorch-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r w:rsidRPr="00D1382B">
        <w:t>pytorch-from-centralized-to-federated</w:t>
      </w:r>
      <w:r>
        <w:t xml:space="preserve"> demonstrates how to transition a machine learning project from a centralized setup to a federated learning setup using Flower and </w:t>
      </w:r>
      <w:r w:rsidRPr="00D1382B">
        <w:t>PyTorch</w:t>
      </w:r>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w:t>
      </w:r>
      <w:r>
        <w:lastRenderedPageBreak/>
        <w:t>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91" w:name="_Toc176985854"/>
      <w:r>
        <w:t>10.2.4.</w:t>
      </w:r>
      <w:r>
        <w:tab/>
        <w:t>FedML</w:t>
      </w:r>
      <w:bookmarkEnd w:id="91"/>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92" w:name="_Toc176985855"/>
      <w:r>
        <w:t>10.2.5.</w:t>
      </w:r>
      <w:r>
        <w:tab/>
        <w:t>TensorFlow Federated</w:t>
      </w:r>
      <w:bookmarkEnd w:id="92"/>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D8CF30" w14:textId="77777777" w:rsidR="005E5C31" w:rsidRDefault="005E5C31" w:rsidP="0010394F">
      <w:r>
        <w:separator/>
      </w:r>
    </w:p>
  </w:endnote>
  <w:endnote w:type="continuationSeparator" w:id="0">
    <w:p w14:paraId="52F51CA1" w14:textId="77777777" w:rsidR="005E5C31" w:rsidRDefault="005E5C31"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E627F4" w14:textId="77777777" w:rsidR="005E5C31" w:rsidRDefault="005E5C31" w:rsidP="0010394F">
      <w:r>
        <w:separator/>
      </w:r>
    </w:p>
  </w:footnote>
  <w:footnote w:type="continuationSeparator" w:id="0">
    <w:p w14:paraId="6FE1D44F" w14:textId="77777777" w:rsidR="005E5C31" w:rsidRDefault="005E5C31"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6B38"/>
    <w:rsid w:val="00012D10"/>
    <w:rsid w:val="00013250"/>
    <w:rsid w:val="0001442A"/>
    <w:rsid w:val="00017EF0"/>
    <w:rsid w:val="00020A64"/>
    <w:rsid w:val="00023970"/>
    <w:rsid w:val="0002407D"/>
    <w:rsid w:val="00025FF2"/>
    <w:rsid w:val="0003106C"/>
    <w:rsid w:val="00031F6F"/>
    <w:rsid w:val="000364A8"/>
    <w:rsid w:val="00036F8C"/>
    <w:rsid w:val="000409AC"/>
    <w:rsid w:val="00042902"/>
    <w:rsid w:val="00042CBE"/>
    <w:rsid w:val="00042F6D"/>
    <w:rsid w:val="000439F1"/>
    <w:rsid w:val="000452AF"/>
    <w:rsid w:val="00050D2D"/>
    <w:rsid w:val="00050E7B"/>
    <w:rsid w:val="000541D6"/>
    <w:rsid w:val="0006025A"/>
    <w:rsid w:val="00060F66"/>
    <w:rsid w:val="000669DB"/>
    <w:rsid w:val="00067139"/>
    <w:rsid w:val="00072A3B"/>
    <w:rsid w:val="000776EA"/>
    <w:rsid w:val="00087F30"/>
    <w:rsid w:val="00091835"/>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E0568"/>
    <w:rsid w:val="000E2AAC"/>
    <w:rsid w:val="000E57C0"/>
    <w:rsid w:val="000E6909"/>
    <w:rsid w:val="000E74EF"/>
    <w:rsid w:val="000F0638"/>
    <w:rsid w:val="000F09DC"/>
    <w:rsid w:val="000F0D81"/>
    <w:rsid w:val="000F2D6F"/>
    <w:rsid w:val="00101D2B"/>
    <w:rsid w:val="0010224E"/>
    <w:rsid w:val="00102E46"/>
    <w:rsid w:val="0010394F"/>
    <w:rsid w:val="00110151"/>
    <w:rsid w:val="00112275"/>
    <w:rsid w:val="001137F6"/>
    <w:rsid w:val="0011485A"/>
    <w:rsid w:val="00115A5F"/>
    <w:rsid w:val="00116F50"/>
    <w:rsid w:val="001179B6"/>
    <w:rsid w:val="00121AEC"/>
    <w:rsid w:val="00123369"/>
    <w:rsid w:val="00126DC7"/>
    <w:rsid w:val="00127567"/>
    <w:rsid w:val="00131AB9"/>
    <w:rsid w:val="00134CC9"/>
    <w:rsid w:val="00141484"/>
    <w:rsid w:val="0014220C"/>
    <w:rsid w:val="001423CE"/>
    <w:rsid w:val="00143956"/>
    <w:rsid w:val="00145C7E"/>
    <w:rsid w:val="00146588"/>
    <w:rsid w:val="00152110"/>
    <w:rsid w:val="0015770E"/>
    <w:rsid w:val="001633EF"/>
    <w:rsid w:val="00164830"/>
    <w:rsid w:val="00171D73"/>
    <w:rsid w:val="00177FEA"/>
    <w:rsid w:val="00181311"/>
    <w:rsid w:val="001817D0"/>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C04CD"/>
    <w:rsid w:val="001C6F34"/>
    <w:rsid w:val="001C788A"/>
    <w:rsid w:val="001C7B47"/>
    <w:rsid w:val="001D0544"/>
    <w:rsid w:val="001D1C72"/>
    <w:rsid w:val="001D2408"/>
    <w:rsid w:val="001D3875"/>
    <w:rsid w:val="001D3BB8"/>
    <w:rsid w:val="001D3FB4"/>
    <w:rsid w:val="001D41F0"/>
    <w:rsid w:val="001D4490"/>
    <w:rsid w:val="001D72A0"/>
    <w:rsid w:val="001E26CD"/>
    <w:rsid w:val="001E4CE0"/>
    <w:rsid w:val="001E5040"/>
    <w:rsid w:val="001E52B0"/>
    <w:rsid w:val="001F21F0"/>
    <w:rsid w:val="001F2AA3"/>
    <w:rsid w:val="001F472D"/>
    <w:rsid w:val="001F56AF"/>
    <w:rsid w:val="001F7E36"/>
    <w:rsid w:val="00200342"/>
    <w:rsid w:val="0020689F"/>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423A"/>
    <w:rsid w:val="00264320"/>
    <w:rsid w:val="00271337"/>
    <w:rsid w:val="00272438"/>
    <w:rsid w:val="00272DBC"/>
    <w:rsid w:val="00276493"/>
    <w:rsid w:val="00276D78"/>
    <w:rsid w:val="00282F62"/>
    <w:rsid w:val="00286231"/>
    <w:rsid w:val="00286C18"/>
    <w:rsid w:val="00287233"/>
    <w:rsid w:val="0028773A"/>
    <w:rsid w:val="00290BB5"/>
    <w:rsid w:val="00291BA7"/>
    <w:rsid w:val="002979C0"/>
    <w:rsid w:val="00297BD4"/>
    <w:rsid w:val="002A113C"/>
    <w:rsid w:val="002A2098"/>
    <w:rsid w:val="002A405D"/>
    <w:rsid w:val="002A428E"/>
    <w:rsid w:val="002A4751"/>
    <w:rsid w:val="002B2180"/>
    <w:rsid w:val="002B4325"/>
    <w:rsid w:val="002C15A4"/>
    <w:rsid w:val="002C33AC"/>
    <w:rsid w:val="002C38F5"/>
    <w:rsid w:val="002C6289"/>
    <w:rsid w:val="002C6606"/>
    <w:rsid w:val="002D14C1"/>
    <w:rsid w:val="002D409D"/>
    <w:rsid w:val="002D576D"/>
    <w:rsid w:val="002D6871"/>
    <w:rsid w:val="002D7F87"/>
    <w:rsid w:val="002E1BDF"/>
    <w:rsid w:val="002E34ED"/>
    <w:rsid w:val="002E7818"/>
    <w:rsid w:val="002E7845"/>
    <w:rsid w:val="002F0530"/>
    <w:rsid w:val="002F0818"/>
    <w:rsid w:val="002F098A"/>
    <w:rsid w:val="002F11BB"/>
    <w:rsid w:val="002F13C2"/>
    <w:rsid w:val="002F18EA"/>
    <w:rsid w:val="002F37DB"/>
    <w:rsid w:val="002F3B4B"/>
    <w:rsid w:val="002F4698"/>
    <w:rsid w:val="002F4833"/>
    <w:rsid w:val="00300DDA"/>
    <w:rsid w:val="00302480"/>
    <w:rsid w:val="0030355F"/>
    <w:rsid w:val="00303D42"/>
    <w:rsid w:val="00306CF7"/>
    <w:rsid w:val="00321D89"/>
    <w:rsid w:val="0033306D"/>
    <w:rsid w:val="00337753"/>
    <w:rsid w:val="00345643"/>
    <w:rsid w:val="00345CDA"/>
    <w:rsid w:val="00347F42"/>
    <w:rsid w:val="003524A8"/>
    <w:rsid w:val="003619ED"/>
    <w:rsid w:val="00361F4B"/>
    <w:rsid w:val="00364E7E"/>
    <w:rsid w:val="00365C2B"/>
    <w:rsid w:val="0036759C"/>
    <w:rsid w:val="00371B8D"/>
    <w:rsid w:val="00376B5F"/>
    <w:rsid w:val="00377B2B"/>
    <w:rsid w:val="00377D0A"/>
    <w:rsid w:val="00380635"/>
    <w:rsid w:val="0038109C"/>
    <w:rsid w:val="00384991"/>
    <w:rsid w:val="00385B87"/>
    <w:rsid w:val="00385EB1"/>
    <w:rsid w:val="003873EB"/>
    <w:rsid w:val="00392FD9"/>
    <w:rsid w:val="00394293"/>
    <w:rsid w:val="003961B2"/>
    <w:rsid w:val="0039730C"/>
    <w:rsid w:val="003A012B"/>
    <w:rsid w:val="003A2B99"/>
    <w:rsid w:val="003B243D"/>
    <w:rsid w:val="003B2A4E"/>
    <w:rsid w:val="003B5C69"/>
    <w:rsid w:val="003C4000"/>
    <w:rsid w:val="003C5FA8"/>
    <w:rsid w:val="003D335C"/>
    <w:rsid w:val="003D422A"/>
    <w:rsid w:val="003D5D95"/>
    <w:rsid w:val="003D68E1"/>
    <w:rsid w:val="003D7A85"/>
    <w:rsid w:val="003E0336"/>
    <w:rsid w:val="003E22AB"/>
    <w:rsid w:val="003E3B7E"/>
    <w:rsid w:val="003E51D1"/>
    <w:rsid w:val="003E5EEA"/>
    <w:rsid w:val="003F2B22"/>
    <w:rsid w:val="003F2E0C"/>
    <w:rsid w:val="003F582A"/>
    <w:rsid w:val="003F5EF2"/>
    <w:rsid w:val="004004FE"/>
    <w:rsid w:val="004007A7"/>
    <w:rsid w:val="00401A07"/>
    <w:rsid w:val="004039FB"/>
    <w:rsid w:val="00404264"/>
    <w:rsid w:val="004046F3"/>
    <w:rsid w:val="00411D8E"/>
    <w:rsid w:val="00415995"/>
    <w:rsid w:val="00416947"/>
    <w:rsid w:val="004218BF"/>
    <w:rsid w:val="00422C69"/>
    <w:rsid w:val="00425029"/>
    <w:rsid w:val="00425387"/>
    <w:rsid w:val="004257B7"/>
    <w:rsid w:val="00426D64"/>
    <w:rsid w:val="004313B6"/>
    <w:rsid w:val="00433AA3"/>
    <w:rsid w:val="00436DE5"/>
    <w:rsid w:val="00437114"/>
    <w:rsid w:val="0044400A"/>
    <w:rsid w:val="0044418D"/>
    <w:rsid w:val="004445C5"/>
    <w:rsid w:val="004536C8"/>
    <w:rsid w:val="0045507D"/>
    <w:rsid w:val="00456ECA"/>
    <w:rsid w:val="0046032A"/>
    <w:rsid w:val="0046093A"/>
    <w:rsid w:val="004640E8"/>
    <w:rsid w:val="004679F3"/>
    <w:rsid w:val="00467F04"/>
    <w:rsid w:val="00470F3D"/>
    <w:rsid w:val="0047134D"/>
    <w:rsid w:val="00474A1B"/>
    <w:rsid w:val="00474BC3"/>
    <w:rsid w:val="004759FD"/>
    <w:rsid w:val="00476C0F"/>
    <w:rsid w:val="00484273"/>
    <w:rsid w:val="00486E60"/>
    <w:rsid w:val="00492718"/>
    <w:rsid w:val="00493004"/>
    <w:rsid w:val="00497E52"/>
    <w:rsid w:val="004A1387"/>
    <w:rsid w:val="004B0019"/>
    <w:rsid w:val="004B07BB"/>
    <w:rsid w:val="004C2EAB"/>
    <w:rsid w:val="004C2EBF"/>
    <w:rsid w:val="004C312C"/>
    <w:rsid w:val="004C512D"/>
    <w:rsid w:val="004C57AC"/>
    <w:rsid w:val="004C63DA"/>
    <w:rsid w:val="004D2E95"/>
    <w:rsid w:val="004D509B"/>
    <w:rsid w:val="004D5B3E"/>
    <w:rsid w:val="004D72DE"/>
    <w:rsid w:val="004E5049"/>
    <w:rsid w:val="004E552F"/>
    <w:rsid w:val="004E615E"/>
    <w:rsid w:val="004F20CB"/>
    <w:rsid w:val="004F3154"/>
    <w:rsid w:val="004F5013"/>
    <w:rsid w:val="004F525C"/>
    <w:rsid w:val="00500D47"/>
    <w:rsid w:val="005061F3"/>
    <w:rsid w:val="005134DA"/>
    <w:rsid w:val="00515550"/>
    <w:rsid w:val="00516173"/>
    <w:rsid w:val="005209C5"/>
    <w:rsid w:val="005209FF"/>
    <w:rsid w:val="00521C74"/>
    <w:rsid w:val="005220DF"/>
    <w:rsid w:val="005220E2"/>
    <w:rsid w:val="005237E3"/>
    <w:rsid w:val="00523874"/>
    <w:rsid w:val="00523B0E"/>
    <w:rsid w:val="00537863"/>
    <w:rsid w:val="00537AB5"/>
    <w:rsid w:val="00540842"/>
    <w:rsid w:val="00541B0C"/>
    <w:rsid w:val="00544EFB"/>
    <w:rsid w:val="005470B6"/>
    <w:rsid w:val="00550EB7"/>
    <w:rsid w:val="00554CD6"/>
    <w:rsid w:val="005574D7"/>
    <w:rsid w:val="00560872"/>
    <w:rsid w:val="0056328E"/>
    <w:rsid w:val="00563AA0"/>
    <w:rsid w:val="0056401D"/>
    <w:rsid w:val="0056480C"/>
    <w:rsid w:val="00564B2E"/>
    <w:rsid w:val="005650D4"/>
    <w:rsid w:val="00566EDD"/>
    <w:rsid w:val="00567346"/>
    <w:rsid w:val="005718FA"/>
    <w:rsid w:val="0057192B"/>
    <w:rsid w:val="00572577"/>
    <w:rsid w:val="00576078"/>
    <w:rsid w:val="005863D1"/>
    <w:rsid w:val="00593307"/>
    <w:rsid w:val="00593668"/>
    <w:rsid w:val="00594387"/>
    <w:rsid w:val="00596513"/>
    <w:rsid w:val="005A08FA"/>
    <w:rsid w:val="005A1180"/>
    <w:rsid w:val="005A3168"/>
    <w:rsid w:val="005A341D"/>
    <w:rsid w:val="005A6EE5"/>
    <w:rsid w:val="005B0686"/>
    <w:rsid w:val="005B0776"/>
    <w:rsid w:val="005B5A0D"/>
    <w:rsid w:val="005C24FE"/>
    <w:rsid w:val="005C4182"/>
    <w:rsid w:val="005C5D90"/>
    <w:rsid w:val="005D1D36"/>
    <w:rsid w:val="005D5F64"/>
    <w:rsid w:val="005E419E"/>
    <w:rsid w:val="005E442D"/>
    <w:rsid w:val="005E5C31"/>
    <w:rsid w:val="005E6411"/>
    <w:rsid w:val="005F00FE"/>
    <w:rsid w:val="005F166D"/>
    <w:rsid w:val="005F4156"/>
    <w:rsid w:val="00601818"/>
    <w:rsid w:val="00602E14"/>
    <w:rsid w:val="00602EB0"/>
    <w:rsid w:val="00602F83"/>
    <w:rsid w:val="00605611"/>
    <w:rsid w:val="006056C0"/>
    <w:rsid w:val="00605C74"/>
    <w:rsid w:val="0061364B"/>
    <w:rsid w:val="006257B9"/>
    <w:rsid w:val="006262C0"/>
    <w:rsid w:val="0062647E"/>
    <w:rsid w:val="00631652"/>
    <w:rsid w:val="00632459"/>
    <w:rsid w:val="00641FA2"/>
    <w:rsid w:val="00642BDD"/>
    <w:rsid w:val="006447AD"/>
    <w:rsid w:val="00651194"/>
    <w:rsid w:val="00655CF8"/>
    <w:rsid w:val="006644AE"/>
    <w:rsid w:val="00665195"/>
    <w:rsid w:val="00666929"/>
    <w:rsid w:val="00667EF2"/>
    <w:rsid w:val="0067231B"/>
    <w:rsid w:val="006742C2"/>
    <w:rsid w:val="0068232E"/>
    <w:rsid w:val="00683F17"/>
    <w:rsid w:val="00684E65"/>
    <w:rsid w:val="00693526"/>
    <w:rsid w:val="00693B6E"/>
    <w:rsid w:val="00694783"/>
    <w:rsid w:val="00697805"/>
    <w:rsid w:val="006A55A4"/>
    <w:rsid w:val="006B6B27"/>
    <w:rsid w:val="006B6F64"/>
    <w:rsid w:val="006B79E5"/>
    <w:rsid w:val="006C06A7"/>
    <w:rsid w:val="006C0908"/>
    <w:rsid w:val="006C10A5"/>
    <w:rsid w:val="006C24AB"/>
    <w:rsid w:val="006D0480"/>
    <w:rsid w:val="006D1567"/>
    <w:rsid w:val="006E06EA"/>
    <w:rsid w:val="006E1388"/>
    <w:rsid w:val="006F07AB"/>
    <w:rsid w:val="006F6A1D"/>
    <w:rsid w:val="007024B6"/>
    <w:rsid w:val="0071010C"/>
    <w:rsid w:val="007108AA"/>
    <w:rsid w:val="00712379"/>
    <w:rsid w:val="007128EC"/>
    <w:rsid w:val="007160D8"/>
    <w:rsid w:val="00720013"/>
    <w:rsid w:val="00720FF0"/>
    <w:rsid w:val="00722D9F"/>
    <w:rsid w:val="0072526F"/>
    <w:rsid w:val="007277BA"/>
    <w:rsid w:val="00730AB1"/>
    <w:rsid w:val="0073119A"/>
    <w:rsid w:val="0073203A"/>
    <w:rsid w:val="00732386"/>
    <w:rsid w:val="00732DD4"/>
    <w:rsid w:val="00740ED7"/>
    <w:rsid w:val="007416EC"/>
    <w:rsid w:val="00746548"/>
    <w:rsid w:val="00747BBC"/>
    <w:rsid w:val="00750194"/>
    <w:rsid w:val="0075057C"/>
    <w:rsid w:val="00753411"/>
    <w:rsid w:val="007557BD"/>
    <w:rsid w:val="00755E5C"/>
    <w:rsid w:val="007628B9"/>
    <w:rsid w:val="00766A4F"/>
    <w:rsid w:val="007753A5"/>
    <w:rsid w:val="007761F5"/>
    <w:rsid w:val="007769DD"/>
    <w:rsid w:val="0078553D"/>
    <w:rsid w:val="00786B87"/>
    <w:rsid w:val="0079331B"/>
    <w:rsid w:val="0079454C"/>
    <w:rsid w:val="00794DAC"/>
    <w:rsid w:val="00796F43"/>
    <w:rsid w:val="007A0923"/>
    <w:rsid w:val="007A0CF4"/>
    <w:rsid w:val="007A2289"/>
    <w:rsid w:val="007A714A"/>
    <w:rsid w:val="007A7DD3"/>
    <w:rsid w:val="007B212B"/>
    <w:rsid w:val="007B5378"/>
    <w:rsid w:val="007B6AA8"/>
    <w:rsid w:val="007C5531"/>
    <w:rsid w:val="007C5E18"/>
    <w:rsid w:val="007D094F"/>
    <w:rsid w:val="007D23D0"/>
    <w:rsid w:val="007D48C1"/>
    <w:rsid w:val="007E6C26"/>
    <w:rsid w:val="007E6E7A"/>
    <w:rsid w:val="007E747D"/>
    <w:rsid w:val="007F3382"/>
    <w:rsid w:val="007F5CD0"/>
    <w:rsid w:val="00801CFC"/>
    <w:rsid w:val="00803006"/>
    <w:rsid w:val="00813538"/>
    <w:rsid w:val="00816DA0"/>
    <w:rsid w:val="00820377"/>
    <w:rsid w:val="00820793"/>
    <w:rsid w:val="008226E3"/>
    <w:rsid w:val="00823E13"/>
    <w:rsid w:val="008244C7"/>
    <w:rsid w:val="0082541A"/>
    <w:rsid w:val="0083164F"/>
    <w:rsid w:val="0083186A"/>
    <w:rsid w:val="00832AA4"/>
    <w:rsid w:val="00835377"/>
    <w:rsid w:val="008355D3"/>
    <w:rsid w:val="00835CDC"/>
    <w:rsid w:val="00835FCB"/>
    <w:rsid w:val="0083726A"/>
    <w:rsid w:val="00840C55"/>
    <w:rsid w:val="008504CF"/>
    <w:rsid w:val="008559CC"/>
    <w:rsid w:val="00856905"/>
    <w:rsid w:val="008607FE"/>
    <w:rsid w:val="00863CB4"/>
    <w:rsid w:val="008651DC"/>
    <w:rsid w:val="008655F8"/>
    <w:rsid w:val="00872865"/>
    <w:rsid w:val="0087289C"/>
    <w:rsid w:val="00874142"/>
    <w:rsid w:val="0087481F"/>
    <w:rsid w:val="00874BBF"/>
    <w:rsid w:val="00875592"/>
    <w:rsid w:val="00875A51"/>
    <w:rsid w:val="008763E2"/>
    <w:rsid w:val="00876D36"/>
    <w:rsid w:val="008826F3"/>
    <w:rsid w:val="008862DE"/>
    <w:rsid w:val="00887D4D"/>
    <w:rsid w:val="0089130C"/>
    <w:rsid w:val="008920B7"/>
    <w:rsid w:val="008958D6"/>
    <w:rsid w:val="008A1799"/>
    <w:rsid w:val="008A3DA9"/>
    <w:rsid w:val="008A3E50"/>
    <w:rsid w:val="008A623A"/>
    <w:rsid w:val="008B2B87"/>
    <w:rsid w:val="008B489C"/>
    <w:rsid w:val="008B4F15"/>
    <w:rsid w:val="008C2AB9"/>
    <w:rsid w:val="008D12BE"/>
    <w:rsid w:val="008E0947"/>
    <w:rsid w:val="008E28A3"/>
    <w:rsid w:val="008E4FE5"/>
    <w:rsid w:val="008E59F2"/>
    <w:rsid w:val="008E653D"/>
    <w:rsid w:val="008E7112"/>
    <w:rsid w:val="008F0A27"/>
    <w:rsid w:val="008F6F24"/>
    <w:rsid w:val="00901911"/>
    <w:rsid w:val="00906262"/>
    <w:rsid w:val="00907992"/>
    <w:rsid w:val="00910DDE"/>
    <w:rsid w:val="00914207"/>
    <w:rsid w:val="00914CA9"/>
    <w:rsid w:val="009239AE"/>
    <w:rsid w:val="00925A16"/>
    <w:rsid w:val="0093176E"/>
    <w:rsid w:val="00932450"/>
    <w:rsid w:val="009354DB"/>
    <w:rsid w:val="00935B16"/>
    <w:rsid w:val="009408E3"/>
    <w:rsid w:val="00945E46"/>
    <w:rsid w:val="00952411"/>
    <w:rsid w:val="00952F88"/>
    <w:rsid w:val="00957630"/>
    <w:rsid w:val="00980BA8"/>
    <w:rsid w:val="00986E2B"/>
    <w:rsid w:val="009968E4"/>
    <w:rsid w:val="009A0A18"/>
    <w:rsid w:val="009A17F1"/>
    <w:rsid w:val="009A1A6D"/>
    <w:rsid w:val="009A1BC3"/>
    <w:rsid w:val="009A401B"/>
    <w:rsid w:val="009A4EA0"/>
    <w:rsid w:val="009A6D5A"/>
    <w:rsid w:val="009A73FA"/>
    <w:rsid w:val="009B0F6F"/>
    <w:rsid w:val="009B4897"/>
    <w:rsid w:val="009B5714"/>
    <w:rsid w:val="009B70BD"/>
    <w:rsid w:val="009B7E98"/>
    <w:rsid w:val="009C413E"/>
    <w:rsid w:val="009D59D3"/>
    <w:rsid w:val="009D5F4F"/>
    <w:rsid w:val="009E14CC"/>
    <w:rsid w:val="009E1BF3"/>
    <w:rsid w:val="009E3BA6"/>
    <w:rsid w:val="009E5191"/>
    <w:rsid w:val="009E595B"/>
    <w:rsid w:val="009E5E33"/>
    <w:rsid w:val="009E67B5"/>
    <w:rsid w:val="009F5F89"/>
    <w:rsid w:val="00A00872"/>
    <w:rsid w:val="00A044A5"/>
    <w:rsid w:val="00A04F63"/>
    <w:rsid w:val="00A07082"/>
    <w:rsid w:val="00A07C3D"/>
    <w:rsid w:val="00A13EDB"/>
    <w:rsid w:val="00A16EDF"/>
    <w:rsid w:val="00A2047C"/>
    <w:rsid w:val="00A23430"/>
    <w:rsid w:val="00A23596"/>
    <w:rsid w:val="00A25693"/>
    <w:rsid w:val="00A3785F"/>
    <w:rsid w:val="00A45E83"/>
    <w:rsid w:val="00A46D6D"/>
    <w:rsid w:val="00A47F76"/>
    <w:rsid w:val="00A50DEB"/>
    <w:rsid w:val="00A576C2"/>
    <w:rsid w:val="00A57812"/>
    <w:rsid w:val="00A62E5C"/>
    <w:rsid w:val="00A63479"/>
    <w:rsid w:val="00A70EDB"/>
    <w:rsid w:val="00A740B1"/>
    <w:rsid w:val="00A7422F"/>
    <w:rsid w:val="00A7727E"/>
    <w:rsid w:val="00A77FB2"/>
    <w:rsid w:val="00A81853"/>
    <w:rsid w:val="00A82399"/>
    <w:rsid w:val="00A82A7B"/>
    <w:rsid w:val="00A83436"/>
    <w:rsid w:val="00A83617"/>
    <w:rsid w:val="00A85316"/>
    <w:rsid w:val="00A90140"/>
    <w:rsid w:val="00A936FD"/>
    <w:rsid w:val="00A967B1"/>
    <w:rsid w:val="00A968B6"/>
    <w:rsid w:val="00A97158"/>
    <w:rsid w:val="00AA6206"/>
    <w:rsid w:val="00AB4968"/>
    <w:rsid w:val="00AB5D36"/>
    <w:rsid w:val="00AB5DB4"/>
    <w:rsid w:val="00AC1A5D"/>
    <w:rsid w:val="00AC2FF5"/>
    <w:rsid w:val="00AC42E1"/>
    <w:rsid w:val="00AD1C8B"/>
    <w:rsid w:val="00AD3136"/>
    <w:rsid w:val="00AD361C"/>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FD9"/>
    <w:rsid w:val="00B242A1"/>
    <w:rsid w:val="00B2463D"/>
    <w:rsid w:val="00B254F1"/>
    <w:rsid w:val="00B30291"/>
    <w:rsid w:val="00B312B5"/>
    <w:rsid w:val="00B328AC"/>
    <w:rsid w:val="00B33729"/>
    <w:rsid w:val="00B33CF9"/>
    <w:rsid w:val="00B3405D"/>
    <w:rsid w:val="00B41193"/>
    <w:rsid w:val="00B44D76"/>
    <w:rsid w:val="00B4504C"/>
    <w:rsid w:val="00B45C9C"/>
    <w:rsid w:val="00B528F6"/>
    <w:rsid w:val="00B609DC"/>
    <w:rsid w:val="00B62466"/>
    <w:rsid w:val="00B64C89"/>
    <w:rsid w:val="00B650B0"/>
    <w:rsid w:val="00B65B2A"/>
    <w:rsid w:val="00B70868"/>
    <w:rsid w:val="00B70C73"/>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79FC"/>
    <w:rsid w:val="00BB0170"/>
    <w:rsid w:val="00BB523E"/>
    <w:rsid w:val="00BB563B"/>
    <w:rsid w:val="00BB668D"/>
    <w:rsid w:val="00BC318D"/>
    <w:rsid w:val="00BD10DD"/>
    <w:rsid w:val="00BD17D0"/>
    <w:rsid w:val="00BD47FB"/>
    <w:rsid w:val="00BD4EA7"/>
    <w:rsid w:val="00BD56E7"/>
    <w:rsid w:val="00BD5EB8"/>
    <w:rsid w:val="00BD6E41"/>
    <w:rsid w:val="00BE5D55"/>
    <w:rsid w:val="00BF143F"/>
    <w:rsid w:val="00BF5C5D"/>
    <w:rsid w:val="00C00B5B"/>
    <w:rsid w:val="00C00F05"/>
    <w:rsid w:val="00C032BB"/>
    <w:rsid w:val="00C04A43"/>
    <w:rsid w:val="00C060ED"/>
    <w:rsid w:val="00C07043"/>
    <w:rsid w:val="00C111E6"/>
    <w:rsid w:val="00C13930"/>
    <w:rsid w:val="00C16747"/>
    <w:rsid w:val="00C17198"/>
    <w:rsid w:val="00C21D9C"/>
    <w:rsid w:val="00C21ECE"/>
    <w:rsid w:val="00C25DB1"/>
    <w:rsid w:val="00C27A0E"/>
    <w:rsid w:val="00C27F73"/>
    <w:rsid w:val="00C340D6"/>
    <w:rsid w:val="00C37974"/>
    <w:rsid w:val="00C406C4"/>
    <w:rsid w:val="00C41C37"/>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74F7"/>
    <w:rsid w:val="00C71317"/>
    <w:rsid w:val="00C722D7"/>
    <w:rsid w:val="00C72921"/>
    <w:rsid w:val="00C753EB"/>
    <w:rsid w:val="00C81403"/>
    <w:rsid w:val="00C81D3F"/>
    <w:rsid w:val="00C851EE"/>
    <w:rsid w:val="00C85433"/>
    <w:rsid w:val="00C86FD7"/>
    <w:rsid w:val="00C877C8"/>
    <w:rsid w:val="00C9291E"/>
    <w:rsid w:val="00C93138"/>
    <w:rsid w:val="00C94228"/>
    <w:rsid w:val="00C95EAC"/>
    <w:rsid w:val="00C95F58"/>
    <w:rsid w:val="00CA12D4"/>
    <w:rsid w:val="00CA21BE"/>
    <w:rsid w:val="00CA571E"/>
    <w:rsid w:val="00CA6432"/>
    <w:rsid w:val="00CA7D1C"/>
    <w:rsid w:val="00CA7FEB"/>
    <w:rsid w:val="00CB14F6"/>
    <w:rsid w:val="00CB179F"/>
    <w:rsid w:val="00CB295E"/>
    <w:rsid w:val="00CB3E9A"/>
    <w:rsid w:val="00CB4684"/>
    <w:rsid w:val="00CB5AC3"/>
    <w:rsid w:val="00CB7F9D"/>
    <w:rsid w:val="00CC1B5D"/>
    <w:rsid w:val="00CC4DB4"/>
    <w:rsid w:val="00CC748A"/>
    <w:rsid w:val="00CD0C71"/>
    <w:rsid w:val="00CD1246"/>
    <w:rsid w:val="00CE06AF"/>
    <w:rsid w:val="00CE1A44"/>
    <w:rsid w:val="00CE6B70"/>
    <w:rsid w:val="00CF25AB"/>
    <w:rsid w:val="00CF60A6"/>
    <w:rsid w:val="00CF7A0D"/>
    <w:rsid w:val="00D04B1D"/>
    <w:rsid w:val="00D04CF8"/>
    <w:rsid w:val="00D05D41"/>
    <w:rsid w:val="00D06352"/>
    <w:rsid w:val="00D11090"/>
    <w:rsid w:val="00D11C04"/>
    <w:rsid w:val="00D1382B"/>
    <w:rsid w:val="00D15608"/>
    <w:rsid w:val="00D162F7"/>
    <w:rsid w:val="00D16726"/>
    <w:rsid w:val="00D16E0E"/>
    <w:rsid w:val="00D2280A"/>
    <w:rsid w:val="00D2418F"/>
    <w:rsid w:val="00D26F33"/>
    <w:rsid w:val="00D33928"/>
    <w:rsid w:val="00D359EE"/>
    <w:rsid w:val="00D36FDD"/>
    <w:rsid w:val="00D37C10"/>
    <w:rsid w:val="00D411DC"/>
    <w:rsid w:val="00D42C46"/>
    <w:rsid w:val="00D42C5A"/>
    <w:rsid w:val="00D47302"/>
    <w:rsid w:val="00D52488"/>
    <w:rsid w:val="00D55A7E"/>
    <w:rsid w:val="00D55FCA"/>
    <w:rsid w:val="00D568C0"/>
    <w:rsid w:val="00D63E4A"/>
    <w:rsid w:val="00D661AB"/>
    <w:rsid w:val="00D66A62"/>
    <w:rsid w:val="00D71031"/>
    <w:rsid w:val="00D72B0A"/>
    <w:rsid w:val="00D75ABE"/>
    <w:rsid w:val="00D80BF5"/>
    <w:rsid w:val="00D81C28"/>
    <w:rsid w:val="00D847B4"/>
    <w:rsid w:val="00D85D91"/>
    <w:rsid w:val="00D90F96"/>
    <w:rsid w:val="00D92A33"/>
    <w:rsid w:val="00D92B77"/>
    <w:rsid w:val="00D92E52"/>
    <w:rsid w:val="00DA0192"/>
    <w:rsid w:val="00DA22E3"/>
    <w:rsid w:val="00DA3E30"/>
    <w:rsid w:val="00DA58FF"/>
    <w:rsid w:val="00DA734F"/>
    <w:rsid w:val="00DB487C"/>
    <w:rsid w:val="00DB7D76"/>
    <w:rsid w:val="00DC1668"/>
    <w:rsid w:val="00DC2217"/>
    <w:rsid w:val="00DC3515"/>
    <w:rsid w:val="00DC4AA3"/>
    <w:rsid w:val="00DC6784"/>
    <w:rsid w:val="00DC7483"/>
    <w:rsid w:val="00DC790C"/>
    <w:rsid w:val="00DD0DF3"/>
    <w:rsid w:val="00DD10C1"/>
    <w:rsid w:val="00DD14E0"/>
    <w:rsid w:val="00DD401A"/>
    <w:rsid w:val="00DD5B1F"/>
    <w:rsid w:val="00DD5F6F"/>
    <w:rsid w:val="00DE2407"/>
    <w:rsid w:val="00DE5677"/>
    <w:rsid w:val="00DE6DF8"/>
    <w:rsid w:val="00DF3F57"/>
    <w:rsid w:val="00DF4A56"/>
    <w:rsid w:val="00DF53B7"/>
    <w:rsid w:val="00E023A5"/>
    <w:rsid w:val="00E03FF4"/>
    <w:rsid w:val="00E0623D"/>
    <w:rsid w:val="00E076AB"/>
    <w:rsid w:val="00E11E17"/>
    <w:rsid w:val="00E1468F"/>
    <w:rsid w:val="00E167A6"/>
    <w:rsid w:val="00E229E3"/>
    <w:rsid w:val="00E23988"/>
    <w:rsid w:val="00E24390"/>
    <w:rsid w:val="00E244F2"/>
    <w:rsid w:val="00E24990"/>
    <w:rsid w:val="00E25146"/>
    <w:rsid w:val="00E30A9D"/>
    <w:rsid w:val="00E31E47"/>
    <w:rsid w:val="00E335C6"/>
    <w:rsid w:val="00E33852"/>
    <w:rsid w:val="00E346B5"/>
    <w:rsid w:val="00E37C3F"/>
    <w:rsid w:val="00E42D01"/>
    <w:rsid w:val="00E42F18"/>
    <w:rsid w:val="00E433A0"/>
    <w:rsid w:val="00E50811"/>
    <w:rsid w:val="00E51AAD"/>
    <w:rsid w:val="00E51F63"/>
    <w:rsid w:val="00E5517D"/>
    <w:rsid w:val="00E55CE4"/>
    <w:rsid w:val="00E57CB5"/>
    <w:rsid w:val="00E657FB"/>
    <w:rsid w:val="00E66256"/>
    <w:rsid w:val="00E6720F"/>
    <w:rsid w:val="00E67595"/>
    <w:rsid w:val="00E6789E"/>
    <w:rsid w:val="00E7195E"/>
    <w:rsid w:val="00E72959"/>
    <w:rsid w:val="00E74BFF"/>
    <w:rsid w:val="00E76223"/>
    <w:rsid w:val="00E77940"/>
    <w:rsid w:val="00E81053"/>
    <w:rsid w:val="00E81D31"/>
    <w:rsid w:val="00E846EE"/>
    <w:rsid w:val="00E92162"/>
    <w:rsid w:val="00E942E7"/>
    <w:rsid w:val="00E9466F"/>
    <w:rsid w:val="00E95652"/>
    <w:rsid w:val="00E97EDB"/>
    <w:rsid w:val="00EA17FF"/>
    <w:rsid w:val="00EA2DE7"/>
    <w:rsid w:val="00EA5CEB"/>
    <w:rsid w:val="00EA7115"/>
    <w:rsid w:val="00EB6E70"/>
    <w:rsid w:val="00EC156D"/>
    <w:rsid w:val="00EC58BD"/>
    <w:rsid w:val="00EC6060"/>
    <w:rsid w:val="00EC7B96"/>
    <w:rsid w:val="00ED5D99"/>
    <w:rsid w:val="00EE12C8"/>
    <w:rsid w:val="00EE3489"/>
    <w:rsid w:val="00EE5BE9"/>
    <w:rsid w:val="00EF008A"/>
    <w:rsid w:val="00EF040C"/>
    <w:rsid w:val="00EF63C5"/>
    <w:rsid w:val="00EF65CF"/>
    <w:rsid w:val="00EF7AA1"/>
    <w:rsid w:val="00F015BA"/>
    <w:rsid w:val="00F01AA5"/>
    <w:rsid w:val="00F03426"/>
    <w:rsid w:val="00F063D6"/>
    <w:rsid w:val="00F06AC4"/>
    <w:rsid w:val="00F14439"/>
    <w:rsid w:val="00F1592B"/>
    <w:rsid w:val="00F15E5A"/>
    <w:rsid w:val="00F22883"/>
    <w:rsid w:val="00F24A18"/>
    <w:rsid w:val="00F30F18"/>
    <w:rsid w:val="00F31B45"/>
    <w:rsid w:val="00F36DB9"/>
    <w:rsid w:val="00F373BD"/>
    <w:rsid w:val="00F37C51"/>
    <w:rsid w:val="00F511D9"/>
    <w:rsid w:val="00F528FC"/>
    <w:rsid w:val="00F55C05"/>
    <w:rsid w:val="00F57C0C"/>
    <w:rsid w:val="00F67731"/>
    <w:rsid w:val="00F71495"/>
    <w:rsid w:val="00F75B03"/>
    <w:rsid w:val="00F83B3D"/>
    <w:rsid w:val="00F85782"/>
    <w:rsid w:val="00F85B37"/>
    <w:rsid w:val="00F86D26"/>
    <w:rsid w:val="00F873D7"/>
    <w:rsid w:val="00F932BA"/>
    <w:rsid w:val="00F96E42"/>
    <w:rsid w:val="00FA0B67"/>
    <w:rsid w:val="00FA2D19"/>
    <w:rsid w:val="00FA340E"/>
    <w:rsid w:val="00FA44E3"/>
    <w:rsid w:val="00FA6139"/>
    <w:rsid w:val="00FA6BFF"/>
    <w:rsid w:val="00FA7F43"/>
    <w:rsid w:val="00FB3BA3"/>
    <w:rsid w:val="00FB6E41"/>
    <w:rsid w:val="00FB7B7D"/>
    <w:rsid w:val="00FC005C"/>
    <w:rsid w:val="00FC36BF"/>
    <w:rsid w:val="00FC5373"/>
    <w:rsid w:val="00FD1E0E"/>
    <w:rsid w:val="00FD3FE2"/>
    <w:rsid w:val="00FD49ED"/>
    <w:rsid w:val="00FE0537"/>
    <w:rsid w:val="00FE220D"/>
    <w:rsid w:val="00FE2AB8"/>
    <w:rsid w:val="00FE4231"/>
    <w:rsid w:val="00FE5EC4"/>
    <w:rsid w:val="00FE681A"/>
    <w:rsid w:val="00FF067B"/>
    <w:rsid w:val="00FF1F78"/>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8</TotalTime>
  <Pages>65</Pages>
  <Words>21947</Words>
  <Characters>125104</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909</cp:revision>
  <dcterms:created xsi:type="dcterms:W3CDTF">2024-09-04T14:52:00Z</dcterms:created>
  <dcterms:modified xsi:type="dcterms:W3CDTF">2024-09-1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5jI89Ho"/&gt;&lt;style id="http://www.zotero.org/styles/harvard-cite-them-right-no-et-al"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